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2983197"/>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2CEB372C" w14:textId="0B282540" w:rsidR="00727818"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983197" w:history="1">
            <w:r w:rsidR="00727818" w:rsidRPr="00A76418">
              <w:rPr>
                <w:rStyle w:val="Hyperlink"/>
                <w:noProof/>
              </w:rPr>
              <w:t>Inferring sperm whale (Physeter macrocephalus) sex and age class using aerial photogrammetry</w:t>
            </w:r>
            <w:r w:rsidR="00727818">
              <w:rPr>
                <w:noProof/>
                <w:webHidden/>
              </w:rPr>
              <w:tab/>
            </w:r>
            <w:r w:rsidR="00727818">
              <w:rPr>
                <w:noProof/>
                <w:webHidden/>
              </w:rPr>
              <w:fldChar w:fldCharType="begin"/>
            </w:r>
            <w:r w:rsidR="00727818">
              <w:rPr>
                <w:noProof/>
                <w:webHidden/>
              </w:rPr>
              <w:instrText xml:space="preserve"> PAGEREF _Toc202983197 \h </w:instrText>
            </w:r>
            <w:r w:rsidR="00727818">
              <w:rPr>
                <w:noProof/>
                <w:webHidden/>
              </w:rPr>
            </w:r>
            <w:r w:rsidR="00727818">
              <w:rPr>
                <w:noProof/>
                <w:webHidden/>
              </w:rPr>
              <w:fldChar w:fldCharType="separate"/>
            </w:r>
            <w:r w:rsidR="00727818">
              <w:rPr>
                <w:noProof/>
                <w:webHidden/>
              </w:rPr>
              <w:t>1</w:t>
            </w:r>
            <w:r w:rsidR="00727818">
              <w:rPr>
                <w:noProof/>
                <w:webHidden/>
              </w:rPr>
              <w:fldChar w:fldCharType="end"/>
            </w:r>
          </w:hyperlink>
        </w:p>
        <w:p w14:paraId="56B06960" w14:textId="405EB3E6" w:rsidR="00727818" w:rsidRDefault="00727818">
          <w:pPr>
            <w:pStyle w:val="TOC2"/>
            <w:tabs>
              <w:tab w:val="right" w:leader="dot" w:pos="9350"/>
            </w:tabs>
            <w:rPr>
              <w:rFonts w:eastAsiaTheme="minorEastAsia" w:cstheme="minorBidi"/>
              <w:b w:val="0"/>
              <w:bCs w:val="0"/>
              <w:noProof/>
              <w:sz w:val="24"/>
              <w:szCs w:val="24"/>
            </w:rPr>
          </w:pPr>
          <w:hyperlink w:anchor="_Toc202983198" w:history="1">
            <w:r w:rsidRPr="00A76418">
              <w:rPr>
                <w:rStyle w:val="Hyperlink"/>
                <w:noProof/>
              </w:rPr>
              <w:t>1 | INTRODUCTION</w:t>
            </w:r>
            <w:r>
              <w:rPr>
                <w:noProof/>
                <w:webHidden/>
              </w:rPr>
              <w:tab/>
            </w:r>
            <w:r>
              <w:rPr>
                <w:noProof/>
                <w:webHidden/>
              </w:rPr>
              <w:fldChar w:fldCharType="begin"/>
            </w:r>
            <w:r>
              <w:rPr>
                <w:noProof/>
                <w:webHidden/>
              </w:rPr>
              <w:instrText xml:space="preserve"> PAGEREF _Toc202983198 \h </w:instrText>
            </w:r>
            <w:r>
              <w:rPr>
                <w:noProof/>
                <w:webHidden/>
              </w:rPr>
            </w:r>
            <w:r>
              <w:rPr>
                <w:noProof/>
                <w:webHidden/>
              </w:rPr>
              <w:fldChar w:fldCharType="separate"/>
            </w:r>
            <w:r>
              <w:rPr>
                <w:noProof/>
                <w:webHidden/>
              </w:rPr>
              <w:t>3</w:t>
            </w:r>
            <w:r>
              <w:rPr>
                <w:noProof/>
                <w:webHidden/>
              </w:rPr>
              <w:fldChar w:fldCharType="end"/>
            </w:r>
          </w:hyperlink>
        </w:p>
        <w:p w14:paraId="48C77246" w14:textId="04A5976B" w:rsidR="00727818" w:rsidRDefault="00727818">
          <w:pPr>
            <w:pStyle w:val="TOC2"/>
            <w:tabs>
              <w:tab w:val="right" w:leader="dot" w:pos="9350"/>
            </w:tabs>
            <w:rPr>
              <w:rFonts w:eastAsiaTheme="minorEastAsia" w:cstheme="minorBidi"/>
              <w:b w:val="0"/>
              <w:bCs w:val="0"/>
              <w:noProof/>
              <w:sz w:val="24"/>
              <w:szCs w:val="24"/>
            </w:rPr>
          </w:pPr>
          <w:hyperlink w:anchor="_Toc202983199" w:history="1">
            <w:r w:rsidRPr="00A76418">
              <w:rPr>
                <w:rStyle w:val="Hyperlink"/>
                <w:noProof/>
              </w:rPr>
              <w:t>2 | METHODS</w:t>
            </w:r>
            <w:r>
              <w:rPr>
                <w:noProof/>
                <w:webHidden/>
              </w:rPr>
              <w:tab/>
            </w:r>
            <w:r>
              <w:rPr>
                <w:noProof/>
                <w:webHidden/>
              </w:rPr>
              <w:fldChar w:fldCharType="begin"/>
            </w:r>
            <w:r>
              <w:rPr>
                <w:noProof/>
                <w:webHidden/>
              </w:rPr>
              <w:instrText xml:space="preserve"> PAGEREF _Toc202983199 \h </w:instrText>
            </w:r>
            <w:r>
              <w:rPr>
                <w:noProof/>
                <w:webHidden/>
              </w:rPr>
            </w:r>
            <w:r>
              <w:rPr>
                <w:noProof/>
                <w:webHidden/>
              </w:rPr>
              <w:fldChar w:fldCharType="separate"/>
            </w:r>
            <w:r>
              <w:rPr>
                <w:noProof/>
                <w:webHidden/>
              </w:rPr>
              <w:t>5</w:t>
            </w:r>
            <w:r>
              <w:rPr>
                <w:noProof/>
                <w:webHidden/>
              </w:rPr>
              <w:fldChar w:fldCharType="end"/>
            </w:r>
          </w:hyperlink>
        </w:p>
        <w:p w14:paraId="2677BE93" w14:textId="458F9E6C" w:rsidR="00727818" w:rsidRDefault="00727818">
          <w:pPr>
            <w:pStyle w:val="TOC3"/>
            <w:tabs>
              <w:tab w:val="right" w:leader="dot" w:pos="9350"/>
            </w:tabs>
            <w:rPr>
              <w:rFonts w:eastAsiaTheme="minorEastAsia" w:cstheme="minorBidi"/>
              <w:noProof/>
              <w:sz w:val="24"/>
              <w:szCs w:val="24"/>
            </w:rPr>
          </w:pPr>
          <w:hyperlink w:anchor="_Toc202983200" w:history="1">
            <w:r w:rsidRPr="00A76418">
              <w:rPr>
                <w:rStyle w:val="Hyperlink"/>
                <w:noProof/>
              </w:rPr>
              <w:t>2.1 | Data Collection</w:t>
            </w:r>
            <w:r>
              <w:rPr>
                <w:noProof/>
                <w:webHidden/>
              </w:rPr>
              <w:tab/>
            </w:r>
            <w:r>
              <w:rPr>
                <w:noProof/>
                <w:webHidden/>
              </w:rPr>
              <w:fldChar w:fldCharType="begin"/>
            </w:r>
            <w:r>
              <w:rPr>
                <w:noProof/>
                <w:webHidden/>
              </w:rPr>
              <w:instrText xml:space="preserve"> PAGEREF _Toc202983200 \h </w:instrText>
            </w:r>
            <w:r>
              <w:rPr>
                <w:noProof/>
                <w:webHidden/>
              </w:rPr>
            </w:r>
            <w:r>
              <w:rPr>
                <w:noProof/>
                <w:webHidden/>
              </w:rPr>
              <w:fldChar w:fldCharType="separate"/>
            </w:r>
            <w:r>
              <w:rPr>
                <w:noProof/>
                <w:webHidden/>
              </w:rPr>
              <w:t>5</w:t>
            </w:r>
            <w:r>
              <w:rPr>
                <w:noProof/>
                <w:webHidden/>
              </w:rPr>
              <w:fldChar w:fldCharType="end"/>
            </w:r>
          </w:hyperlink>
        </w:p>
        <w:p w14:paraId="5AD6CA65" w14:textId="49FC4D5A" w:rsidR="00727818" w:rsidRDefault="00727818">
          <w:pPr>
            <w:pStyle w:val="TOC3"/>
            <w:tabs>
              <w:tab w:val="right" w:leader="dot" w:pos="9350"/>
            </w:tabs>
            <w:rPr>
              <w:rFonts w:eastAsiaTheme="minorEastAsia" w:cstheme="minorBidi"/>
              <w:noProof/>
              <w:sz w:val="24"/>
              <w:szCs w:val="24"/>
            </w:rPr>
          </w:pPr>
          <w:hyperlink w:anchor="_Toc202983201" w:history="1">
            <w:r w:rsidRPr="00A76418">
              <w:rPr>
                <w:rStyle w:val="Hyperlink"/>
                <w:noProof/>
              </w:rPr>
              <w:t>2.2 | Morphometric measurements</w:t>
            </w:r>
            <w:r>
              <w:rPr>
                <w:noProof/>
                <w:webHidden/>
              </w:rPr>
              <w:tab/>
            </w:r>
            <w:r>
              <w:rPr>
                <w:noProof/>
                <w:webHidden/>
              </w:rPr>
              <w:fldChar w:fldCharType="begin"/>
            </w:r>
            <w:r>
              <w:rPr>
                <w:noProof/>
                <w:webHidden/>
              </w:rPr>
              <w:instrText xml:space="preserve"> PAGEREF _Toc202983201 \h </w:instrText>
            </w:r>
            <w:r>
              <w:rPr>
                <w:noProof/>
                <w:webHidden/>
              </w:rPr>
            </w:r>
            <w:r>
              <w:rPr>
                <w:noProof/>
                <w:webHidden/>
              </w:rPr>
              <w:fldChar w:fldCharType="separate"/>
            </w:r>
            <w:r>
              <w:rPr>
                <w:noProof/>
                <w:webHidden/>
              </w:rPr>
              <w:t>5</w:t>
            </w:r>
            <w:r>
              <w:rPr>
                <w:noProof/>
                <w:webHidden/>
              </w:rPr>
              <w:fldChar w:fldCharType="end"/>
            </w:r>
          </w:hyperlink>
        </w:p>
        <w:p w14:paraId="7D1F58FB" w14:textId="2BF2063C" w:rsidR="00727818" w:rsidRDefault="00727818">
          <w:pPr>
            <w:pStyle w:val="TOC3"/>
            <w:tabs>
              <w:tab w:val="right" w:leader="dot" w:pos="9350"/>
            </w:tabs>
            <w:rPr>
              <w:rFonts w:eastAsiaTheme="minorEastAsia" w:cstheme="minorBidi"/>
              <w:noProof/>
              <w:sz w:val="24"/>
              <w:szCs w:val="24"/>
            </w:rPr>
          </w:pPr>
          <w:hyperlink w:anchor="_Toc202983202" w:history="1">
            <w:r w:rsidRPr="00A76418">
              <w:rPr>
                <w:rStyle w:val="Hyperlink"/>
                <w:noProof/>
              </w:rPr>
              <w:t>2.3 | Photo-identifying whales</w:t>
            </w:r>
            <w:r>
              <w:rPr>
                <w:noProof/>
                <w:webHidden/>
              </w:rPr>
              <w:tab/>
            </w:r>
            <w:r>
              <w:rPr>
                <w:noProof/>
                <w:webHidden/>
              </w:rPr>
              <w:fldChar w:fldCharType="begin"/>
            </w:r>
            <w:r>
              <w:rPr>
                <w:noProof/>
                <w:webHidden/>
              </w:rPr>
              <w:instrText xml:space="preserve"> PAGEREF _Toc202983202 \h </w:instrText>
            </w:r>
            <w:r>
              <w:rPr>
                <w:noProof/>
                <w:webHidden/>
              </w:rPr>
            </w:r>
            <w:r>
              <w:rPr>
                <w:noProof/>
                <w:webHidden/>
              </w:rPr>
              <w:fldChar w:fldCharType="separate"/>
            </w:r>
            <w:r>
              <w:rPr>
                <w:noProof/>
                <w:webHidden/>
              </w:rPr>
              <w:t>8</w:t>
            </w:r>
            <w:r>
              <w:rPr>
                <w:noProof/>
                <w:webHidden/>
              </w:rPr>
              <w:fldChar w:fldCharType="end"/>
            </w:r>
          </w:hyperlink>
        </w:p>
        <w:p w14:paraId="36A5A2A6" w14:textId="58819AC0" w:rsidR="00727818" w:rsidRDefault="00727818">
          <w:pPr>
            <w:pStyle w:val="TOC3"/>
            <w:tabs>
              <w:tab w:val="right" w:leader="dot" w:pos="9350"/>
            </w:tabs>
            <w:rPr>
              <w:rFonts w:eastAsiaTheme="minorEastAsia" w:cstheme="minorBidi"/>
              <w:noProof/>
              <w:sz w:val="24"/>
              <w:szCs w:val="24"/>
            </w:rPr>
          </w:pPr>
          <w:hyperlink w:anchor="_Toc202983203" w:history="1">
            <w:r w:rsidRPr="00A76418">
              <w:rPr>
                <w:rStyle w:val="Hyperlink"/>
                <w:noProof/>
              </w:rPr>
              <w:t>2.4 | Inferring sex and age class</w:t>
            </w:r>
            <w:r>
              <w:rPr>
                <w:noProof/>
                <w:webHidden/>
              </w:rPr>
              <w:tab/>
            </w:r>
            <w:r>
              <w:rPr>
                <w:noProof/>
                <w:webHidden/>
              </w:rPr>
              <w:fldChar w:fldCharType="begin"/>
            </w:r>
            <w:r>
              <w:rPr>
                <w:noProof/>
                <w:webHidden/>
              </w:rPr>
              <w:instrText xml:space="preserve"> PAGEREF _Toc202983203 \h </w:instrText>
            </w:r>
            <w:r>
              <w:rPr>
                <w:noProof/>
                <w:webHidden/>
              </w:rPr>
            </w:r>
            <w:r>
              <w:rPr>
                <w:noProof/>
                <w:webHidden/>
              </w:rPr>
              <w:fldChar w:fldCharType="separate"/>
            </w:r>
            <w:r>
              <w:rPr>
                <w:noProof/>
                <w:webHidden/>
              </w:rPr>
              <w:t>9</w:t>
            </w:r>
            <w:r>
              <w:rPr>
                <w:noProof/>
                <w:webHidden/>
              </w:rPr>
              <w:fldChar w:fldCharType="end"/>
            </w:r>
          </w:hyperlink>
        </w:p>
        <w:p w14:paraId="0B5D91C0" w14:textId="39671E7E" w:rsidR="00727818" w:rsidRDefault="00727818">
          <w:pPr>
            <w:pStyle w:val="TOC2"/>
            <w:tabs>
              <w:tab w:val="right" w:leader="dot" w:pos="9350"/>
            </w:tabs>
            <w:rPr>
              <w:rFonts w:eastAsiaTheme="minorEastAsia" w:cstheme="minorBidi"/>
              <w:b w:val="0"/>
              <w:bCs w:val="0"/>
              <w:noProof/>
              <w:sz w:val="24"/>
              <w:szCs w:val="24"/>
            </w:rPr>
          </w:pPr>
          <w:hyperlink w:anchor="_Toc202983204" w:history="1">
            <w:r w:rsidRPr="00A76418">
              <w:rPr>
                <w:rStyle w:val="Hyperlink"/>
                <w:noProof/>
              </w:rPr>
              <w:t>3. RESULTS</w:t>
            </w:r>
            <w:r>
              <w:rPr>
                <w:noProof/>
                <w:webHidden/>
              </w:rPr>
              <w:tab/>
            </w:r>
            <w:r>
              <w:rPr>
                <w:noProof/>
                <w:webHidden/>
              </w:rPr>
              <w:fldChar w:fldCharType="begin"/>
            </w:r>
            <w:r>
              <w:rPr>
                <w:noProof/>
                <w:webHidden/>
              </w:rPr>
              <w:instrText xml:space="preserve"> PAGEREF _Toc202983204 \h </w:instrText>
            </w:r>
            <w:r>
              <w:rPr>
                <w:noProof/>
                <w:webHidden/>
              </w:rPr>
            </w:r>
            <w:r>
              <w:rPr>
                <w:noProof/>
                <w:webHidden/>
              </w:rPr>
              <w:fldChar w:fldCharType="separate"/>
            </w:r>
            <w:r>
              <w:rPr>
                <w:noProof/>
                <w:webHidden/>
              </w:rPr>
              <w:t>13</w:t>
            </w:r>
            <w:r>
              <w:rPr>
                <w:noProof/>
                <w:webHidden/>
              </w:rPr>
              <w:fldChar w:fldCharType="end"/>
            </w:r>
          </w:hyperlink>
        </w:p>
        <w:p w14:paraId="1FAD2541" w14:textId="414D4CEA" w:rsidR="00727818" w:rsidRDefault="00727818">
          <w:pPr>
            <w:pStyle w:val="TOC3"/>
            <w:tabs>
              <w:tab w:val="right" w:leader="dot" w:pos="9350"/>
            </w:tabs>
            <w:rPr>
              <w:rFonts w:eastAsiaTheme="minorEastAsia" w:cstheme="minorBidi"/>
              <w:noProof/>
              <w:sz w:val="24"/>
              <w:szCs w:val="24"/>
            </w:rPr>
          </w:pPr>
          <w:hyperlink w:anchor="_Toc202983205" w:history="1">
            <w:r w:rsidRPr="00A76418">
              <w:rPr>
                <w:rStyle w:val="Hyperlink"/>
                <w:noProof/>
              </w:rPr>
              <w:t>3.1 | Error estimation and correction</w:t>
            </w:r>
            <w:r>
              <w:rPr>
                <w:noProof/>
                <w:webHidden/>
              </w:rPr>
              <w:tab/>
            </w:r>
            <w:r>
              <w:rPr>
                <w:noProof/>
                <w:webHidden/>
              </w:rPr>
              <w:fldChar w:fldCharType="begin"/>
            </w:r>
            <w:r>
              <w:rPr>
                <w:noProof/>
                <w:webHidden/>
              </w:rPr>
              <w:instrText xml:space="preserve"> PAGEREF _Toc202983205 \h </w:instrText>
            </w:r>
            <w:r>
              <w:rPr>
                <w:noProof/>
                <w:webHidden/>
              </w:rPr>
            </w:r>
            <w:r>
              <w:rPr>
                <w:noProof/>
                <w:webHidden/>
              </w:rPr>
              <w:fldChar w:fldCharType="separate"/>
            </w:r>
            <w:r>
              <w:rPr>
                <w:noProof/>
                <w:webHidden/>
              </w:rPr>
              <w:t>13</w:t>
            </w:r>
            <w:r>
              <w:rPr>
                <w:noProof/>
                <w:webHidden/>
              </w:rPr>
              <w:fldChar w:fldCharType="end"/>
            </w:r>
          </w:hyperlink>
        </w:p>
        <w:p w14:paraId="507AF26C" w14:textId="214C5975" w:rsidR="00727818" w:rsidRDefault="00727818">
          <w:pPr>
            <w:pStyle w:val="TOC3"/>
            <w:tabs>
              <w:tab w:val="right" w:leader="dot" w:pos="9350"/>
            </w:tabs>
            <w:rPr>
              <w:rFonts w:eastAsiaTheme="minorEastAsia" w:cstheme="minorBidi"/>
              <w:noProof/>
              <w:sz w:val="24"/>
              <w:szCs w:val="24"/>
            </w:rPr>
          </w:pPr>
          <w:hyperlink w:anchor="_Toc202983206" w:history="1">
            <w:r w:rsidRPr="00A76418">
              <w:rPr>
                <w:rStyle w:val="Hyperlink"/>
                <w:noProof/>
              </w:rPr>
              <w:t>3.2 | Whale measurements and photo-identification</w:t>
            </w:r>
            <w:r>
              <w:rPr>
                <w:noProof/>
                <w:webHidden/>
              </w:rPr>
              <w:tab/>
            </w:r>
            <w:r>
              <w:rPr>
                <w:noProof/>
                <w:webHidden/>
              </w:rPr>
              <w:fldChar w:fldCharType="begin"/>
            </w:r>
            <w:r>
              <w:rPr>
                <w:noProof/>
                <w:webHidden/>
              </w:rPr>
              <w:instrText xml:space="preserve"> PAGEREF _Toc202983206 \h </w:instrText>
            </w:r>
            <w:r>
              <w:rPr>
                <w:noProof/>
                <w:webHidden/>
              </w:rPr>
            </w:r>
            <w:r>
              <w:rPr>
                <w:noProof/>
                <w:webHidden/>
              </w:rPr>
              <w:fldChar w:fldCharType="separate"/>
            </w:r>
            <w:r>
              <w:rPr>
                <w:noProof/>
                <w:webHidden/>
              </w:rPr>
              <w:t>13</w:t>
            </w:r>
            <w:r>
              <w:rPr>
                <w:noProof/>
                <w:webHidden/>
              </w:rPr>
              <w:fldChar w:fldCharType="end"/>
            </w:r>
          </w:hyperlink>
        </w:p>
        <w:p w14:paraId="17B301D6" w14:textId="5DD5A4FD" w:rsidR="00727818" w:rsidRDefault="00727818">
          <w:pPr>
            <w:pStyle w:val="TOC3"/>
            <w:tabs>
              <w:tab w:val="right" w:leader="dot" w:pos="9350"/>
            </w:tabs>
            <w:rPr>
              <w:rFonts w:eastAsiaTheme="minorEastAsia" w:cstheme="minorBidi"/>
              <w:noProof/>
              <w:sz w:val="24"/>
              <w:szCs w:val="24"/>
            </w:rPr>
          </w:pPr>
          <w:hyperlink w:anchor="_Toc202983207" w:history="1">
            <w:r w:rsidRPr="00A76418">
              <w:rPr>
                <w:rStyle w:val="Hyperlink"/>
                <w:noProof/>
              </w:rPr>
              <w:t>3.3 | Sex and age class inference</w:t>
            </w:r>
            <w:r>
              <w:rPr>
                <w:noProof/>
                <w:webHidden/>
              </w:rPr>
              <w:tab/>
            </w:r>
            <w:r>
              <w:rPr>
                <w:noProof/>
                <w:webHidden/>
              </w:rPr>
              <w:fldChar w:fldCharType="begin"/>
            </w:r>
            <w:r>
              <w:rPr>
                <w:noProof/>
                <w:webHidden/>
              </w:rPr>
              <w:instrText xml:space="preserve"> PAGEREF _Toc202983207 \h </w:instrText>
            </w:r>
            <w:r>
              <w:rPr>
                <w:noProof/>
                <w:webHidden/>
              </w:rPr>
            </w:r>
            <w:r>
              <w:rPr>
                <w:noProof/>
                <w:webHidden/>
              </w:rPr>
              <w:fldChar w:fldCharType="separate"/>
            </w:r>
            <w:r>
              <w:rPr>
                <w:noProof/>
                <w:webHidden/>
              </w:rPr>
              <w:t>14</w:t>
            </w:r>
            <w:r>
              <w:rPr>
                <w:noProof/>
                <w:webHidden/>
              </w:rPr>
              <w:fldChar w:fldCharType="end"/>
            </w:r>
          </w:hyperlink>
        </w:p>
        <w:p w14:paraId="495A3819" w14:textId="4B43D10E" w:rsidR="00727818" w:rsidRDefault="00727818">
          <w:pPr>
            <w:pStyle w:val="TOC2"/>
            <w:tabs>
              <w:tab w:val="right" w:leader="dot" w:pos="9350"/>
            </w:tabs>
            <w:rPr>
              <w:rFonts w:eastAsiaTheme="minorEastAsia" w:cstheme="minorBidi"/>
              <w:b w:val="0"/>
              <w:bCs w:val="0"/>
              <w:noProof/>
              <w:sz w:val="24"/>
              <w:szCs w:val="24"/>
            </w:rPr>
          </w:pPr>
          <w:hyperlink w:anchor="_Toc202983208" w:history="1">
            <w:r w:rsidRPr="00A76418">
              <w:rPr>
                <w:rStyle w:val="Hyperlink"/>
                <w:noProof/>
              </w:rPr>
              <w:t>4. DISCUSSION</w:t>
            </w:r>
            <w:r>
              <w:rPr>
                <w:noProof/>
                <w:webHidden/>
              </w:rPr>
              <w:tab/>
            </w:r>
            <w:r>
              <w:rPr>
                <w:noProof/>
                <w:webHidden/>
              </w:rPr>
              <w:fldChar w:fldCharType="begin"/>
            </w:r>
            <w:r>
              <w:rPr>
                <w:noProof/>
                <w:webHidden/>
              </w:rPr>
              <w:instrText xml:space="preserve"> PAGEREF _Toc202983208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2983198"/>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2983199"/>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2983200"/>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Park </w:t>
      </w:r>
      <w:r>
        <w:t>researc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2983201"/>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2E26AEFF" w14:textId="75F0013D" w:rsidR="00EC75E7" w:rsidRDefault="00A47453" w:rsidP="000851A3">
      <w:pPr>
        <w:rPr>
          <w:ins w:id="17"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8"/>
      <w:r w:rsidR="00583D2A">
        <w:t>piecewise</w:t>
      </w:r>
      <w:commentRangeEnd w:id="18"/>
      <w:r w:rsidR="003C5F32">
        <w:rPr>
          <w:rStyle w:val="CommentReference"/>
        </w:rPr>
        <w:commentReference w:id="18"/>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9" w:name="_Toc202983202"/>
      <w:r w:rsidRPr="00EA7AE3">
        <w:t>2.</w:t>
      </w:r>
      <w:r w:rsidR="008F22F1" w:rsidRPr="00EA7AE3">
        <w:t>3</w:t>
      </w:r>
      <w:r w:rsidRPr="00EA7AE3">
        <w:t xml:space="preserve"> | Photo-identifying whales</w:t>
      </w:r>
      <w:bookmarkEnd w:id="19"/>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20" w:name="_Toc201083900"/>
      <w:bookmarkStart w:id="21" w:name="_Toc202983203"/>
      <w:r w:rsidRPr="001C7BCE">
        <w:lastRenderedPageBreak/>
        <w:t>2.</w:t>
      </w:r>
      <w:r w:rsidR="008F22F1">
        <w:t>4</w:t>
      </w:r>
      <w:r w:rsidRPr="001C7BCE">
        <w:t xml:space="preserve"> |</w:t>
      </w:r>
      <w:r>
        <w:t xml:space="preserve"> Inferring</w:t>
      </w:r>
      <w:r w:rsidR="00661A64">
        <w:t xml:space="preserve"> </w:t>
      </w:r>
      <w:bookmarkEnd w:id="20"/>
      <w:r w:rsidR="001625DA">
        <w:t>sex and age class</w:t>
      </w:r>
      <w:bookmarkEnd w:id="21"/>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pPr>
        <w:rPr>
          <w:ins w:id="22" w:author="Ana Eguiguren" w:date="2025-07-09T19:51:00Z" w16du:dateUtc="2025-07-09T22:51:00Z"/>
        </w:rPr>
      </w:pPr>
      <w:ins w:id="23" w:author="Ana Eguiguren" w:date="2025-07-09T19:51:00Z" w16du:dateUtc="2025-07-09T22:51:00Z">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4"/>
              <w:commentRangeEnd w:id="24"/>
              <m:r>
                <m:rPr>
                  <m:sty m:val="p"/>
                </m:rPr>
                <w:rPr>
                  <w:rStyle w:val="CommentReference"/>
                </w:rPr>
                <w:commentReference w:id="24"/>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w:t>
      </w:r>
      <w:proofErr w:type="gramStart"/>
      <w:r w:rsidR="00583D2A">
        <w:t>eyeball .</w:t>
      </w:r>
      <w:proofErr w:type="gramEnd"/>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5"/>
              <w:commentRangeEnd w:id="25"/>
              <m:r>
                <m:rPr>
                  <m:sty m:val="p"/>
                </m:rPr>
                <w:rPr>
                  <w:rStyle w:val="CommentReference"/>
                </w:rPr>
                <w:commentReference w:id="25"/>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26" w:author="Ana Eguiguren" w:date="2025-07-09T20:33:00Z" w16du:dateUtc="2025-07-09T23:33:00Z">
        <w:r w:rsidDel="00076109">
          <w:rPr>
            <w:rFonts w:eastAsiaTheme="minorEastAsia"/>
          </w:rPr>
          <w:delText xml:space="preserve">each </w:delText>
        </w:r>
      </w:del>
      <w:ins w:id="27"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28"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9" w:author="Ana Eguiguren" w:date="2025-07-09T20:33:00Z" w16du:dateUtc="2025-07-09T23:33:00Z">
            <w:rPr>
              <w:rFonts w:ascii="Cambria Math" w:hAnsi="Cambria Math"/>
            </w:rPr>
            <m:t>)</m:t>
          </w:ins>
        </m:r>
      </m:oMath>
      <w:ins w:id="30" w:author="Ana Eguiguren" w:date="2025-07-09T20:33:00Z" w16du:dateUtc="2025-07-09T23:33:00Z">
        <w:r>
          <w:rPr>
            <w:rFonts w:eastAsiaTheme="minorEastAsia"/>
          </w:rPr>
          <w:t>,</w:t>
        </w:r>
      </w:ins>
      <w:r w:rsidR="00862972">
        <w:rPr>
          <w:rFonts w:eastAsiaTheme="minorEastAsia"/>
        </w:rPr>
        <w:t xml:space="preserve"> </w:t>
      </w:r>
      <w:del w:id="3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32" w:author="Ana Eguiguren" w:date="2025-07-09T20:33:00Z" w16du:dateUtc="2025-07-09T23:33:00Z">
        <w:r>
          <w:rPr>
            <w:rFonts w:eastAsiaTheme="minorEastAsia"/>
          </w:rPr>
          <w:t>, by</w:t>
        </w:r>
      </w:ins>
      <w:del w:id="33"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34"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35" w:author="Ana Eguiguren" w:date="2025-07-10T19:51:00Z" w16du:dateUtc="2025-07-10T22:51:00Z">
        <w:r>
          <w:rPr>
            <w:rFonts w:eastAsiaTheme="minorEastAsia"/>
          </w:rPr>
          <w:t>M</w:t>
        </w:r>
      </w:ins>
      <w:ins w:id="36" w:author="Ana Eguiguren" w:date="2025-07-10T19:43:00Z" w16du:dateUtc="2025-07-10T22:43:00Z">
        <w:r w:rsidR="00EC75E7">
          <w:rPr>
            <w:rFonts w:eastAsiaTheme="minorEastAsia"/>
          </w:rPr>
          <w:t xml:space="preserve">easures of </w:t>
        </w:r>
        <w:r w:rsidR="00EC75E7">
          <w:rPr>
            <w:rFonts w:eastAsiaTheme="minorEastAsia"/>
            <w:i/>
            <w:iCs/>
          </w:rPr>
          <w:t>NR</w:t>
        </w:r>
      </w:ins>
      <w:ins w:id="37"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38"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39" w:author="Ana Eguiguren" w:date="2025-07-10T19:46:00Z" w16du:dateUtc="2025-07-10T22:46:00Z">
        <w:r w:rsidR="00EC75E7">
          <w:rPr>
            <w:rFonts w:eastAsiaTheme="minorEastAsia"/>
          </w:rPr>
          <w:t>between mature males an</w:t>
        </w:r>
      </w:ins>
      <w:ins w:id="40" w:author="Ana Eguiguren" w:date="2025-07-10T19:47:00Z" w16du:dateUtc="2025-07-10T22:47:00Z">
        <w:r w:rsidR="00EC75E7">
          <w:rPr>
            <w:rFonts w:eastAsiaTheme="minorEastAsia"/>
          </w:rPr>
          <w:t>d</w:t>
        </w:r>
      </w:ins>
      <w:ins w:id="41" w:author="Ana Eguiguren" w:date="2025-07-10T19:46:00Z" w16du:dateUtc="2025-07-10T22:46:00Z">
        <w:r w:rsidR="00EC75E7">
          <w:rPr>
            <w:rFonts w:eastAsiaTheme="minorEastAsia"/>
          </w:rPr>
          <w:t xml:space="preserve"> the rest of the measured whales was much less pronounced </w:t>
        </w:r>
      </w:ins>
      <w:ins w:id="42" w:author="Ana Eguiguren" w:date="2025-07-10T19:47:00Z" w16du:dateUtc="2025-07-10T22:47:00Z">
        <w:r w:rsidR="00EC75E7">
          <w:rPr>
            <w:rFonts w:eastAsiaTheme="minorEastAsia"/>
          </w:rPr>
          <w:t>for</w:t>
        </w:r>
      </w:ins>
      <w:ins w:id="43" w:author="Ana Eguiguren" w:date="2025-07-10T19:45:00Z" w16du:dateUtc="2025-07-10T22:45:00Z">
        <w:r w:rsidR="00EC75E7">
          <w:rPr>
            <w:rFonts w:eastAsiaTheme="minorEastAsia"/>
          </w:rPr>
          <w:t xml:space="preserve"> </w:t>
        </w:r>
        <w:r w:rsidR="00EC75E7">
          <w:rPr>
            <w:rFonts w:eastAsiaTheme="minorEastAsia"/>
            <w:i/>
            <w:iCs/>
          </w:rPr>
          <w:t>NR</w:t>
        </w:r>
      </w:ins>
      <w:ins w:id="44"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45" w:author="Ana Eguiguren" w:date="2025-07-10T19:48:00Z" w16du:dateUtc="2025-07-10T22:48:00Z">
        <w:r w:rsidR="00EC75E7">
          <w:rPr>
            <w:rFonts w:eastAsiaTheme="minorEastAsia"/>
          </w:rPr>
          <w:t>, which was associated with</w:t>
        </w:r>
      </w:ins>
      <w:ins w:id="46"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47"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48"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49"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50"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51"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1C16EAB0" w:rsidR="001625DA" w:rsidRPr="00320370" w:rsidRDefault="001625DA" w:rsidP="001625DA">
      <w:pPr>
        <w:pStyle w:val="Caption"/>
        <w:keepNext/>
        <w:rPr>
          <w:color w:val="auto"/>
          <w:sz w:val="20"/>
          <w:szCs w:val="20"/>
        </w:rPr>
      </w:pPr>
      <w:bookmarkStart w:id="52"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52"/>
      <w:del w:id="53" w:author="Ana Eguiguren" w:date="2025-07-09T19:51:00Z" w16du:dateUtc="2025-07-09T22:51:00Z">
        <w:r w:rsidRPr="00320370">
          <w:rPr>
            <w:b/>
            <w:bCs/>
            <w:color w:val="auto"/>
            <w:sz w:val="20"/>
            <w:szCs w:val="20"/>
          </w:rPr>
          <w:delText xml:space="preserve">. </w:delText>
        </w:r>
        <w:r w:rsidRPr="00320370">
          <w:rPr>
            <w:color w:val="auto"/>
            <w:sz w:val="20"/>
            <w:szCs w:val="20"/>
          </w:rPr>
          <w:delText xml:space="preserve">Age classes for male and female sperm whales based analyses of whaling data </w:delText>
        </w:r>
        <w:r w:rsidRPr="00320370">
          <w:rPr>
            <w:color w:val="auto"/>
            <w:sz w:val="20"/>
            <w:szCs w:val="20"/>
          </w:rPr>
          <w:fldChar w:fldCharType="begin"/>
        </w:r>
        <w:r w:rsidRPr="00320370">
          <w:rPr>
            <w:color w:val="auto"/>
            <w:sz w:val="20"/>
            <w:szCs w:val="20"/>
          </w:rP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Pr>
            <w:color w:val="auto"/>
            <w:sz w:val="20"/>
            <w:szCs w:val="20"/>
          </w:rPr>
          <w:fldChar w:fldCharType="separate"/>
        </w:r>
        <w:r w:rsidRPr="00320370">
          <w:rPr>
            <w:color w:val="auto"/>
            <w:kern w:val="0"/>
            <w:sz w:val="20"/>
            <w:szCs w:val="20"/>
            <w:u w:val="dash"/>
          </w:rPr>
          <w:delText>(Best 1979, Best et al. 1984, Rice 1989)</w:delText>
        </w:r>
        <w:r w:rsidRPr="00320370">
          <w:rPr>
            <w:color w:val="auto"/>
            <w:sz w:val="20"/>
            <w:szCs w:val="20"/>
          </w:rPr>
          <w:fldChar w:fldCharType="end"/>
        </w:r>
        <w:r w:rsidRPr="00320370">
          <w:rPr>
            <w:color w:val="auto"/>
            <w:sz w:val="20"/>
            <w:szCs w:val="20"/>
          </w:rPr>
          <w:delText xml:space="preserve">. </w:delText>
        </w:r>
      </w:del>
      <w:ins w:id="54"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 xml:space="preserve">(Best 1979, Best et al. 1984, Mendes et al. </w:t>
            </w:r>
            <w:r w:rsidRPr="00320370">
              <w:rPr>
                <w:sz w:val="20"/>
                <w:szCs w:val="20"/>
              </w:rPr>
              <w:lastRenderedPageBreak/>
              <w:t>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55" w:name="_Toc201083901"/>
      <w:bookmarkStart w:id="56" w:name="_Toc202983204"/>
      <w:r>
        <w:lastRenderedPageBreak/>
        <w:t xml:space="preserve">3. </w:t>
      </w:r>
      <w:bookmarkEnd w:id="55"/>
      <w:r w:rsidR="00EA7AE3">
        <w:t>RESULTS</w:t>
      </w:r>
      <w:bookmarkEnd w:id="56"/>
    </w:p>
    <w:p w14:paraId="5424A2A9" w14:textId="77777777" w:rsidR="00862972" w:rsidRDefault="00862972" w:rsidP="00EA7AE3">
      <w:pPr>
        <w:pStyle w:val="Heading3"/>
      </w:pPr>
      <w:bookmarkStart w:id="57" w:name="_Toc202983205"/>
      <w:r>
        <w:t>3.1 | Error estimation and correction</w:t>
      </w:r>
      <w:bookmarkEnd w:id="57"/>
    </w:p>
    <w:p w14:paraId="1C8100DE" w14:textId="6A9326C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58"/>
      <w:ins w:id="59" w:author="Balaena Institute whitehead" w:date="2025-07-10T12:09:00Z" w16du:dateUtc="2025-07-10T15:09:00Z">
        <w:r w:rsidR="00872BDA">
          <w:t>These length estimates</w:t>
        </w:r>
      </w:ins>
      <w:ins w:id="60" w:author="Balaena Institute whitehead" w:date="2025-07-10T12:08:00Z" w16du:dateUtc="2025-07-10T15:08:00Z">
        <w:r w:rsidR="00872BDA">
          <w:t xml:space="preserve"> resulted in a</w:t>
        </w:r>
      </w:ins>
      <w:ins w:id="61" w:author="Balaena Institute whitehead" w:date="2025-07-10T12:09:00Z" w16du:dateUtc="2025-07-10T15:09:00Z">
        <w:r w:rsidR="00872BDA">
          <w:t>n observed</w:t>
        </w:r>
      </w:ins>
      <w:ins w:id="62" w:author="Balaena Institute whitehead" w:date="2025-07-10T12:08:00Z" w16du:dateUtc="2025-07-10T15:08:00Z">
        <w:r w:rsidR="00872BDA">
          <w:t xml:space="preserve"> 95% CI width of 0.2 m, corresponding to </w:t>
        </w:r>
      </w:ins>
      <w:ins w:id="63" w:author="Balaena Institute whitehead" w:date="2025-07-10T12:09:00Z" w16du:dateUtc="2025-07-10T15:09:00Z">
        <w:r w:rsidR="00872BDA">
          <w:t xml:space="preserve">1.6% of the vessel’s true length. </w:t>
        </w:r>
      </w:ins>
      <w:commentRangeEnd w:id="58"/>
      <w:ins w:id="64" w:author="Balaena Institute whitehead" w:date="2025-07-10T12:11:00Z" w16du:dateUtc="2025-07-10T15:11:00Z">
        <w:r w:rsidR="00872BDA">
          <w:rPr>
            <w:rStyle w:val="CommentReference"/>
          </w:rPr>
          <w:commentReference w:id="58"/>
        </w:r>
      </w:ins>
    </w:p>
    <w:p w14:paraId="1C0B0577" w14:textId="77777777" w:rsidR="00862972" w:rsidRDefault="00862972" w:rsidP="00EA7AE3">
      <w:pPr>
        <w:pStyle w:val="Heading3"/>
      </w:pPr>
      <w:bookmarkStart w:id="65" w:name="_Toc202983206"/>
      <w:r>
        <w:t>3.2 | Whale measurements and photo-identification</w:t>
      </w:r>
      <w:bookmarkEnd w:id="65"/>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66"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rsidP="009E6BAA">
      <w:pPr>
        <w:keepNext/>
        <w:jc w:val="center"/>
        <w:pPrChange w:id="67"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68" w:name="_Ref201088861"/>
      <w:commentRangeStart w:id="69"/>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68"/>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69"/>
      <w:r w:rsidR="008A227A">
        <w:rPr>
          <w:rStyle w:val="CommentReference"/>
          <w:i w:val="0"/>
          <w:iCs w:val="0"/>
          <w:color w:val="auto"/>
        </w:rPr>
        <w:commentReference w:id="69"/>
      </w:r>
    </w:p>
    <w:p w14:paraId="4AFC43A7" w14:textId="600F6904" w:rsidR="00A10676" w:rsidRPr="00A10676" w:rsidRDefault="00583D2A">
      <w:pPr>
        <w:pStyle w:val="Heading3"/>
        <w:rPr>
          <w:ins w:id="70" w:author="Balaena Institute whitehead" w:date="2025-07-10T11:03:00Z" w16du:dateUtc="2025-07-10T14:03:00Z"/>
        </w:rPr>
        <w:pPrChange w:id="71" w:author="Balaena Institute whitehead" w:date="2025-07-10T11:03:00Z" w16du:dateUtc="2025-07-10T14:03:00Z">
          <w:pPr/>
        </w:pPrChange>
      </w:pPr>
      <w:bookmarkStart w:id="72" w:name="_Toc202983207"/>
      <w:r>
        <w:t xml:space="preserve">3.3 | </w:t>
      </w:r>
      <w:r w:rsidR="00A10676">
        <w:t>Age class</w:t>
      </w:r>
      <w:r>
        <w:t xml:space="preserve"> and </w:t>
      </w:r>
      <w:r w:rsidR="00A10676">
        <w:t>sex</w:t>
      </w:r>
      <w:r>
        <w:t xml:space="preserve"> inference</w:t>
      </w:r>
      <w:bookmarkEnd w:id="72"/>
    </w:p>
    <w:p w14:paraId="4ABC3FDC" w14:textId="0C437676" w:rsidR="00A10676" w:rsidRDefault="00A10676" w:rsidP="00A10676">
      <w:pPr>
        <w:pStyle w:val="Heading4"/>
        <w:rPr>
          <w:ins w:id="73" w:author="Balaena Institute whitehead" w:date="2025-07-10T11:20:00Z" w16du:dateUtc="2025-07-10T14:20:00Z"/>
        </w:rPr>
      </w:pPr>
      <w:ins w:id="74" w:author="Balaena Institute whitehead" w:date="2025-07-10T11:03:00Z" w16du:dateUtc="2025-07-10T14:03:00Z">
        <w:r>
          <w:t xml:space="preserve">3.3.1 </w:t>
        </w:r>
      </w:ins>
      <w:ins w:id="75" w:author="Balaena Institute whitehead" w:date="2025-07-11T12:26:00Z" w16du:dateUtc="2025-07-11T15:26:00Z">
        <w:r w:rsidR="00D35DA5">
          <w:t xml:space="preserve">Variability in individual measurements and </w:t>
        </w:r>
      </w:ins>
      <w:ins w:id="76" w:author="Balaena Institute whitehead" w:date="2025-07-10T11:03:00Z" w16du:dateUtc="2025-07-10T14:03:00Z">
        <w:r>
          <w:t>age class assignment</w:t>
        </w:r>
      </w:ins>
    </w:p>
    <w:p w14:paraId="1D00FAB8" w14:textId="186BB945" w:rsidR="00723C89" w:rsidRPr="00415908" w:rsidRDefault="008655A9" w:rsidP="00723C89">
      <w:pPr>
        <w:rPr>
          <w:ins w:id="77" w:author="Ana Eguiguren" w:date="2025-07-10T18:12:00Z" w16du:dateUtc="2025-07-10T21:12:00Z"/>
        </w:rPr>
      </w:pPr>
      <w:ins w:id="78" w:author="Balaena Institute whitehead" w:date="2025-07-10T11:28:00Z" w16du:dateUtc="2025-07-10T14:28:00Z">
        <w:r>
          <w:t>The 95% CI width in bootstrapped estimates of sperm whal</w:t>
        </w:r>
      </w:ins>
      <w:ins w:id="79" w:author="Balaena Institute whitehead" w:date="2025-07-10T11:29:00Z" w16du:dateUtc="2025-07-10T14:29:00Z">
        <w:r>
          <w:t xml:space="preserve">e </w:t>
        </w:r>
      </w:ins>
      <w:ins w:id="80" w:author="Balaena Institute whitehead" w:date="2025-07-10T11:46:00Z" w16du:dateUtc="2025-07-10T14:46:00Z">
        <w:r w:rsidR="003E5933">
          <w:rPr>
            <w:i/>
            <w:iCs/>
          </w:rPr>
          <w:t xml:space="preserve">TL </w:t>
        </w:r>
      </w:ins>
      <w:ins w:id="81" w:author="Balaena Institute whitehead" w:date="2025-07-10T11:35:00Z" w16du:dateUtc="2025-07-10T14:35:00Z">
        <w:r w:rsidR="00FC03C1">
          <w:t>had a median of</w:t>
        </w:r>
      </w:ins>
      <w:ins w:id="82" w:author="Balaena Institute whitehead" w:date="2025-07-10T11:29:00Z" w16du:dateUtc="2025-07-10T14:29:00Z">
        <w:r>
          <w:t xml:space="preserve"> 0.35 m (mean = 0.42, </w:t>
        </w:r>
        <w:r>
          <w:rPr>
            <w:i/>
            <w:iCs/>
          </w:rPr>
          <w:t xml:space="preserve">SD = </w:t>
        </w:r>
      </w:ins>
      <w:ins w:id="83" w:author="Balaena Institute whitehead" w:date="2025-07-10T11:30:00Z" w16du:dateUtc="2025-07-10T14:30:00Z">
        <w:r>
          <w:t xml:space="preserve">0.32). </w:t>
        </w:r>
      </w:ins>
      <w:ins w:id="84" w:author="Balaena Institute whitehead" w:date="2025-07-10T11:35:00Z" w16du:dateUtc="2025-07-10T14:35:00Z">
        <w:r w:rsidR="00FC03C1">
          <w:t xml:space="preserve">This </w:t>
        </w:r>
      </w:ins>
      <w:ins w:id="85" w:author="Balaena Institute whitehead" w:date="2025-07-10T11:36:00Z" w16du:dateUtc="2025-07-10T14:36:00Z">
        <w:r w:rsidR="00FC03C1">
          <w:t>represented</w:t>
        </w:r>
      </w:ins>
      <w:ins w:id="86" w:author="Balaena Institute whitehead" w:date="2025-07-10T11:35:00Z" w16du:dateUtc="2025-07-10T14:35:00Z">
        <w:r w:rsidR="00FC03C1">
          <w:t xml:space="preserve"> </w:t>
        </w:r>
      </w:ins>
      <w:ins w:id="87" w:author="Balaena Institute whitehead" w:date="2025-07-10T11:37:00Z" w16du:dateUtc="2025-07-10T14:37:00Z">
        <w:r w:rsidR="00FC03C1">
          <w:t xml:space="preserve">a median </w:t>
        </w:r>
      </w:ins>
      <w:ins w:id="88" w:author="Balaena Institute whitehead" w:date="2025-07-10T11:39:00Z" w16du:dateUtc="2025-07-10T14:39:00Z">
        <w:r w:rsidR="00FC03C1">
          <w:t xml:space="preserve">of </w:t>
        </w:r>
      </w:ins>
      <w:ins w:id="89" w:author="Balaena Institute whitehead" w:date="2025-07-10T11:36:00Z" w16du:dateUtc="2025-07-10T14:36:00Z">
        <w:r w:rsidR="00FC03C1">
          <w:t xml:space="preserve">3.29% of the mean </w:t>
        </w:r>
      </w:ins>
      <w:ins w:id="90" w:author="Balaena Institute whitehead" w:date="2025-07-10T11:47:00Z" w16du:dateUtc="2025-07-10T14:47:00Z">
        <w:r w:rsidR="003E5933">
          <w:rPr>
            <w:i/>
            <w:iCs/>
          </w:rPr>
          <w:t>TL</w:t>
        </w:r>
      </w:ins>
      <w:ins w:id="91"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92" w:author="Balaena Institute whitehead" w:date="2025-07-10T11:38:00Z" w16du:dateUtc="2025-07-10T14:38:00Z">
        <w:r w:rsidR="00FC03C1">
          <w:rPr>
            <w:i/>
            <w:iCs/>
          </w:rPr>
          <w:t xml:space="preserve">SD = </w:t>
        </w:r>
        <w:r w:rsidR="00FC03C1" w:rsidRPr="00FC03C1">
          <w:t>3.34%</w:t>
        </w:r>
        <w:r w:rsidR="00FC03C1">
          <w:t xml:space="preserve">). </w:t>
        </w:r>
      </w:ins>
      <w:ins w:id="93" w:author="Balaena Institute whitehead" w:date="2025-07-10T11:46:00Z" w16du:dateUtc="2025-07-10T14:46:00Z">
        <w:r w:rsidR="003E5933">
          <w:t xml:space="preserve">Resulting </w:t>
        </w:r>
      </w:ins>
      <w:ins w:id="94" w:author="Balaena Institute whitehead" w:date="2025-07-10T11:47:00Z" w16du:dateUtc="2025-07-10T14:47:00Z">
        <w:r w:rsidR="003E5933">
          <w:rPr>
            <w:i/>
            <w:iCs/>
          </w:rPr>
          <w:t xml:space="preserve">TL </w:t>
        </w:r>
        <w:r w:rsidR="003E5933">
          <w:t xml:space="preserve">estimates </w:t>
        </w:r>
      </w:ins>
      <w:ins w:id="95" w:author="Balaena Institute whitehead" w:date="2025-07-10T11:49:00Z" w16du:dateUtc="2025-07-10T14:49:00Z">
        <w:r w:rsidR="003E5933">
          <w:t xml:space="preserve">ranged from </w:t>
        </w:r>
      </w:ins>
      <w:ins w:id="96" w:author="Balaena Institute whitehead" w:date="2025-07-10T11:50:00Z" w16du:dateUtc="2025-07-10T14:50:00Z">
        <w:r w:rsidR="003E5933">
          <w:t>4.1 -16.1 m</w:t>
        </w:r>
      </w:ins>
      <w:ins w:id="97" w:author="Balaena Institute whitehead" w:date="2025-07-10T11:53:00Z" w16du:dateUtc="2025-07-10T14:53:00Z">
        <w:r w:rsidR="003E5933">
          <w:t>, with most individuals measuring between 8 – 13 m</w:t>
        </w:r>
      </w:ins>
      <w:ins w:id="98" w:author="Balaena Institute whitehead" w:date="2025-07-10T11:50:00Z" w16du:dateUtc="2025-07-10T14:50:00Z">
        <w:r w:rsidR="003E5933">
          <w:t xml:space="preserve"> </w:t>
        </w:r>
      </w:ins>
      <w:ins w:id="99" w:author="Balaena Institute whitehead" w:date="2025-07-10T11:49:00Z" w16du:dateUtc="2025-07-10T14:49:00Z">
        <w:r w:rsidR="003E5933">
          <w:t>(</w:t>
        </w:r>
        <w:r w:rsidR="003E5933">
          <w:fldChar w:fldCharType="begin"/>
        </w:r>
        <w:r w:rsidR="003E5933">
          <w:instrText xml:space="preserve"> REF _Ref203040586 \h </w:instrText>
        </w:r>
      </w:ins>
      <w:ins w:id="100" w:author="Balaena Institute whitehead" w:date="2025-07-10T11:49:00Z" w16du:dateUtc="2025-07-10T14:49:00Z">
        <w:r w:rsidR="003E5933">
          <w:fldChar w:fldCharType="separate"/>
        </w:r>
        <w:r w:rsidR="003E5933" w:rsidRPr="007A56AB">
          <w:rPr>
            <w:b/>
            <w:bCs/>
            <w:rPrChange w:id="101" w:author="Balaena Institute whitehead" w:date="2025-07-10T11:16:00Z" w16du:dateUtc="2025-07-10T14:16:00Z">
              <w:rPr>
                <w:rFonts w:eastAsiaTheme="majorEastAsia" w:cstheme="majorBidi"/>
              </w:rPr>
            </w:rPrChange>
          </w:rPr>
          <w:t xml:space="preserve">Figure </w:t>
        </w:r>
        <w:r w:rsidR="003E5933" w:rsidRPr="007A56AB">
          <w:rPr>
            <w:b/>
            <w:bCs/>
            <w:noProof/>
            <w:rPrChange w:id="102" w:author="Balaena Institute whitehead" w:date="2025-07-10T11:16:00Z" w16du:dateUtc="2025-07-10T14:16:00Z">
              <w:rPr>
                <w:rFonts w:eastAsiaTheme="majorEastAsia" w:cstheme="majorBidi"/>
                <w:noProof/>
              </w:rPr>
            </w:rPrChange>
          </w:rPr>
          <w:t>3</w:t>
        </w:r>
        <w:r w:rsidR="003E5933">
          <w:fldChar w:fldCharType="end"/>
        </w:r>
        <w:r w:rsidR="003E5933">
          <w:t>)</w:t>
        </w:r>
      </w:ins>
      <w:ins w:id="103" w:author="Balaena Institute whitehead" w:date="2025-07-10T11:53:00Z" w16du:dateUtc="2025-07-10T14:53:00Z">
        <w:r w:rsidR="003E5933">
          <w:t>.</w:t>
        </w:r>
      </w:ins>
      <w:ins w:id="104" w:author="Ana Eguiguren" w:date="2025-07-10T19:14:00Z" w16du:dateUtc="2025-07-10T22:14:00Z">
        <w:r w:rsidR="0063179E">
          <w:t xml:space="preserve"> </w:t>
        </w:r>
      </w:ins>
      <w:ins w:id="105" w:author="Ana Eguiguren" w:date="2025-07-10T19:15:00Z" w16du:dateUtc="2025-07-10T22:15:00Z">
        <w:r w:rsidR="0063179E">
          <w:t xml:space="preserve">These estimates resulted in three individuals categorized as </w:t>
        </w:r>
      </w:ins>
      <w:ins w:id="106" w:author="Ana Eguiguren" w:date="2025-07-10T19:16:00Z" w16du:dateUtc="2025-07-10T22:16:00Z">
        <w:r w:rsidR="0063179E">
          <w:t>calves, three as juveniles, one as a subadult, and four as mature mates. The remainder (</w:t>
        </w:r>
      </w:ins>
      <w:ins w:id="107" w:author="Ana Eguiguren" w:date="2025-07-10T19:17:00Z" w16du:dateUtc="2025-07-10T22:17:00Z">
        <w:r w:rsidR="0063179E">
          <w:t xml:space="preserve">n = 40) fell within </w:t>
        </w:r>
      </w:ins>
      <w:ins w:id="108" w:author="Ana Eguiguren" w:date="2025-07-10T19:18:00Z" w16du:dateUtc="2025-07-10T22:18:00Z">
        <w:r w:rsidR="0063179E">
          <w:t xml:space="preserve">age classes with overlapping ranges between males and females (i.e., AF, AM, and MF). </w:t>
        </w:r>
      </w:ins>
      <w:ins w:id="109" w:author="Balaena Institute whitehead" w:date="2025-07-10T12:30:00Z" w16du:dateUtc="2025-07-10T15:30:00Z">
        <w:del w:id="110" w:author="Ana Eguiguren" w:date="2025-07-10T19:20:00Z" w16du:dateUtc="2025-07-10T22:20:00Z">
          <w:r w:rsidR="003F397F" w:rsidDel="003603EC">
            <w:delText xml:space="preserve"> </w:delText>
          </w:r>
        </w:del>
      </w:ins>
    </w:p>
    <w:p w14:paraId="529523F8" w14:textId="0DCE9FE6" w:rsidR="00A10676" w:rsidRDefault="0063179E">
      <w:pPr>
        <w:keepNext/>
        <w:pPrChange w:id="111"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2AD7B5BB" w:rsidR="0063179E" w:rsidRDefault="00A10676" w:rsidP="0063179E">
      <w:pPr>
        <w:pStyle w:val="Heading4"/>
        <w:spacing w:line="240" w:lineRule="auto"/>
        <w:rPr>
          <w:ins w:id="112" w:author="Ana Eguiguren" w:date="2025-07-10T19:14:00Z" w16du:dateUtc="2025-07-10T22:14:00Z"/>
          <w:i w:val="0"/>
          <w:iCs w:val="0"/>
          <w:sz w:val="18"/>
          <w:szCs w:val="18"/>
        </w:rPr>
      </w:pPr>
      <w:bookmarkStart w:id="113" w:name="_Ref203040586"/>
      <w:commentRangeStart w:id="114"/>
      <w:r w:rsidRPr="0063179E">
        <w:rPr>
          <w:rFonts w:eastAsiaTheme="minorHAnsi" w:cs="Times New Roman"/>
          <w:b/>
          <w:bCs/>
          <w:sz w:val="18"/>
          <w:szCs w:val="18"/>
          <w:rPrChange w:id="115" w:author="Balaena Institute whitehead" w:date="2025-07-10T11:16:00Z" w16du:dateUtc="2025-07-10T14:16:00Z">
            <w:rPr/>
          </w:rPrChange>
        </w:rPr>
        <w:t xml:space="preserve">Figure </w:t>
      </w:r>
      <w:r w:rsidRPr="0063179E">
        <w:rPr>
          <w:rFonts w:eastAsiaTheme="minorHAnsi" w:cs="Times New Roman"/>
          <w:b/>
          <w:bCs/>
          <w:sz w:val="18"/>
          <w:szCs w:val="18"/>
          <w:rPrChange w:id="116" w:author="Balaena Institute whitehead" w:date="2025-07-10T11:16:00Z" w16du:dateUtc="2025-07-10T14:16:00Z">
            <w:rPr/>
          </w:rPrChange>
        </w:rPr>
        <w:fldChar w:fldCharType="begin"/>
      </w:r>
      <w:r w:rsidRPr="0063179E">
        <w:rPr>
          <w:rFonts w:eastAsiaTheme="minorHAnsi" w:cs="Times New Roman"/>
          <w:b/>
          <w:bCs/>
          <w:sz w:val="18"/>
          <w:szCs w:val="18"/>
          <w:rPrChange w:id="117"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118" w:author="Balaena Institute whitehead" w:date="2025-07-10T11:16:00Z" w16du:dateUtc="2025-07-10T14:16:00Z">
            <w:rPr/>
          </w:rPrChange>
        </w:rPr>
        <w:fldChar w:fldCharType="separate"/>
      </w:r>
      <w:ins w:id="119" w:author="Balaena Institute whitehead" w:date="2025-07-11T15:25:00Z" w16du:dateUtc="2025-07-11T18:25:00Z">
        <w:r w:rsidR="00897888">
          <w:rPr>
            <w:rFonts w:eastAsiaTheme="minorHAnsi" w:cs="Times New Roman"/>
            <w:b/>
            <w:bCs/>
            <w:noProof/>
            <w:sz w:val="18"/>
            <w:szCs w:val="18"/>
          </w:rPr>
          <w:t>3</w:t>
        </w:r>
      </w:ins>
      <w:del w:id="120" w:author="Balaena Institute whitehead" w:date="2025-07-11T15:25:00Z" w16du:dateUtc="2025-07-11T18:25:00Z">
        <w:r w:rsidRPr="0063179E" w:rsidDel="00897888">
          <w:rPr>
            <w:rFonts w:eastAsiaTheme="minorHAnsi" w:cs="Times New Roman"/>
            <w:b/>
            <w:bCs/>
            <w:noProof/>
            <w:sz w:val="18"/>
            <w:szCs w:val="18"/>
            <w:rPrChange w:id="121" w:author="Balaena Institute whitehead" w:date="2025-07-10T11:16:00Z" w16du:dateUtc="2025-07-10T14:16:00Z">
              <w:rPr>
                <w:noProof/>
              </w:rPr>
            </w:rPrChange>
          </w:rPr>
          <w:delText>3</w:delText>
        </w:r>
      </w:del>
      <w:r w:rsidRPr="0063179E">
        <w:rPr>
          <w:rFonts w:eastAsiaTheme="minorHAnsi" w:cs="Times New Roman"/>
          <w:b/>
          <w:bCs/>
          <w:sz w:val="18"/>
          <w:szCs w:val="18"/>
          <w:rPrChange w:id="122" w:author="Balaena Institute whitehead" w:date="2025-07-10T11:16:00Z" w16du:dateUtc="2025-07-10T14:16:00Z">
            <w:rPr/>
          </w:rPrChange>
        </w:rPr>
        <w:fldChar w:fldCharType="end"/>
      </w:r>
      <w:bookmarkEnd w:id="113"/>
      <w:r w:rsidRPr="0063179E">
        <w:rPr>
          <w:rFonts w:eastAsiaTheme="minorHAnsi" w:cs="Times New Roman"/>
          <w:b/>
          <w:bCs/>
          <w:sz w:val="18"/>
          <w:szCs w:val="18"/>
          <w:rPrChange w:id="123" w:author="Balaena Institute whitehead" w:date="2025-07-10T11:16:00Z" w16du:dateUtc="2025-07-10T14:16:00Z">
            <w:rPr/>
          </w:rPrChange>
        </w:rPr>
        <w:t>.</w:t>
      </w:r>
      <w:r w:rsidRPr="0063179E">
        <w:rPr>
          <w:rFonts w:eastAsiaTheme="minorHAnsi" w:cs="Times New Roman"/>
          <w:sz w:val="18"/>
          <w:szCs w:val="18"/>
          <w:rPrChange w:id="124" w:author="Balaena Institute whitehead" w:date="2025-07-10T11:16:00Z" w16du:dateUtc="2025-07-10T14:16:00Z">
            <w:rPr/>
          </w:rPrChange>
        </w:rPr>
        <w:t xml:space="preserve"> </w:t>
      </w:r>
      <w:bookmarkStart w:id="125" w:name="_Hlk203128466"/>
      <w:r w:rsidRPr="0063179E">
        <w:rPr>
          <w:rFonts w:eastAsiaTheme="minorHAnsi" w:cs="Times New Roman"/>
          <w:i w:val="0"/>
          <w:iCs w:val="0"/>
          <w:sz w:val="18"/>
          <w:szCs w:val="18"/>
          <w:rPrChange w:id="126"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127"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128"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129" w:author="Balaena Institute whitehead" w:date="2025-07-10T11:16:00Z" w16du:dateUtc="2025-07-10T14:16:00Z">
            <w:rPr/>
          </w:rPrChange>
        </w:rPr>
        <w:t>NR</w:t>
      </w:r>
      <w:r w:rsidRPr="0063179E">
        <w:rPr>
          <w:rFonts w:eastAsiaTheme="minorHAnsi" w:cs="Times New Roman"/>
          <w:sz w:val="18"/>
          <w:szCs w:val="18"/>
          <w:vertAlign w:val="subscript"/>
          <w:rPrChange w:id="130"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131"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132"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133"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134"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135"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136"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137"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138"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139" w:author="Balaena Institute whitehead" w:date="2025-07-10T11:16:00Z" w16du:dateUtc="2025-07-10T14:16:00Z">
            <w:rPr/>
          </w:rPrChange>
        </w:rPr>
        <w:t>NR</w:t>
      </w:r>
      <w:r w:rsidR="003752AB" w:rsidRPr="0063179E">
        <w:rPr>
          <w:rFonts w:eastAsiaTheme="minorHAnsi" w:cs="Times New Roman"/>
          <w:sz w:val="18"/>
          <w:szCs w:val="18"/>
          <w:vertAlign w:val="subscript"/>
          <w:rPrChange w:id="140"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141"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142" w:author="Balaena Institute whitehead" w:date="2025-07-10T11:16:00Z" w16du:dateUtc="2025-07-10T14:16:00Z">
            <w:rPr>
              <w:i w:val="0"/>
              <w:iCs w:val="0"/>
            </w:rPr>
          </w:rPrChange>
        </w:rPr>
        <w:t xml:space="preserve">range. </w:t>
      </w:r>
      <w:r w:rsidR="007A56AB" w:rsidRPr="0063179E">
        <w:rPr>
          <w:i w:val="0"/>
          <w:iCs w:val="0"/>
          <w:sz w:val="18"/>
          <w:szCs w:val="18"/>
        </w:rPr>
        <w:t>The dashed vertical lines indicate the minimum body lengths associated with sperm whale sex and age classes based on Best 1979, Best et al. 1984, and Mendes et al. 2007 as follows: calf (4 m; NB), juvenile (J; 5.5 m), sub-adult (SA; 7.6 m ), adult female (AF – 8.5 m),  adult male and mature female (AM/MF – 10 m), maximum female length (Fmax – 12 m), and mature male (MM – 13.7).</w:t>
      </w:r>
      <w:bookmarkEnd w:id="125"/>
    </w:p>
    <w:p w14:paraId="2B668A0F" w14:textId="77777777" w:rsidR="0063179E" w:rsidRPr="0063179E" w:rsidRDefault="0063179E">
      <w:pPr>
        <w:rPr>
          <w:ins w:id="143" w:author="Ana Eguiguren" w:date="2025-07-10T19:13:00Z" w16du:dateUtc="2025-07-10T22:13:00Z"/>
          <w:i/>
          <w:iCs/>
          <w:rPrChange w:id="144" w:author="Ana Eguiguren" w:date="2025-07-10T19:14:00Z" w16du:dateUtc="2025-07-10T22:14:00Z">
            <w:rPr>
              <w:ins w:id="145" w:author="Ana Eguiguren" w:date="2025-07-10T19:13:00Z" w16du:dateUtc="2025-07-10T22:13:00Z"/>
              <w:i w:val="0"/>
              <w:iCs w:val="0"/>
              <w:sz w:val="18"/>
              <w:szCs w:val="18"/>
            </w:rPr>
          </w:rPrChange>
        </w:rPr>
        <w:pPrChange w:id="146"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147" w:author="Ana Eguiguren" w:date="2025-07-10T18:13:00Z" w16du:dateUtc="2025-07-10T21:13:00Z"/>
          <w:i w:val="0"/>
          <w:iCs w:val="0"/>
          <w:color w:val="auto"/>
        </w:rPr>
      </w:pPr>
      <w:commentRangeStart w:id="148"/>
      <w:commentRangeEnd w:id="148"/>
      <w:r>
        <w:rPr>
          <w:rStyle w:val="CommentReference"/>
          <w:i w:val="0"/>
          <w:iCs w:val="0"/>
          <w:color w:val="auto"/>
        </w:rPr>
        <w:commentReference w:id="148"/>
      </w:r>
      <w:commentRangeEnd w:id="114"/>
      <w:r w:rsidR="00723C89">
        <w:rPr>
          <w:rStyle w:val="CommentReference"/>
          <w:i w:val="0"/>
          <w:iCs w:val="0"/>
          <w:color w:val="auto"/>
        </w:rPr>
        <w:commentReference w:id="114"/>
      </w:r>
    </w:p>
    <w:p w14:paraId="21B87F4B" w14:textId="32C028B4" w:rsidR="00872BDA" w:rsidRPr="00872BDA" w:rsidDel="00872BDA" w:rsidRDefault="00872BDA">
      <w:pPr>
        <w:pStyle w:val="Caption"/>
        <w:rPr>
          <w:del w:id="149" w:author="Balaena Institute whitehead" w:date="2025-07-10T12:13:00Z" w16du:dateUtc="2025-07-10T15:13:00Z"/>
        </w:rPr>
        <w:pPrChange w:id="150"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151" w:author="Balaena Institute whitehead" w:date="2025-07-10T11:03:00Z" w16du:dateUtc="2025-07-10T14:03:00Z">
        <w:r w:rsidR="00A10676">
          <w:t>2</w:t>
        </w:r>
      </w:ins>
      <w:del w:id="152" w:author="Balaena Institute whitehead" w:date="2025-07-10T11:03:00Z" w16du:dateUtc="2025-07-10T14:03:00Z">
        <w:r w:rsidDel="00A10676">
          <w:delText>1</w:delText>
        </w:r>
      </w:del>
      <w:r>
        <w:t xml:space="preserve"> Parameter optimization</w:t>
      </w:r>
    </w:p>
    <w:p w14:paraId="565DE213" w14:textId="1FA4A0A9" w:rsidR="00583D2A" w:rsidRDefault="00FC74A0" w:rsidP="00583D2A">
      <w:pPr>
        <w:rPr>
          <w:ins w:id="153" w:author="Balaena Institute whitehead" w:date="2025-07-11T15:24:00Z" w16du:dateUtc="2025-07-11T18:24:00Z"/>
        </w:rPr>
      </w:pPr>
      <w:ins w:id="154" w:author="Ana Eguiguren" w:date="2025-07-10T19:53:00Z" w16du:dateUtc="2025-07-10T22:53:00Z">
        <w:r>
          <w:t xml:space="preserve">Optimal </w:t>
        </w:r>
      </w:ins>
      <w:commentRangeStart w:id="155"/>
      <w:del w:id="156"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155"/>
        <w:r w:rsidR="00583D2A" w:rsidDel="00FC74A0">
          <w:rPr>
            <w:rStyle w:val="CommentReference"/>
          </w:rPr>
          <w:commentReference w:id="155"/>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 highly</w:t>
      </w:r>
      <w:del w:id="157" w:author="Ana Eguiguren" w:date="2025-07-10T19:54:00Z" w16du:dateUtc="2025-07-10T22:54:00Z">
        <w:r w:rsidR="00583D2A" w:rsidDel="00FC74A0">
          <w:delText xml:space="preserve"> </w:delText>
        </w:r>
      </w:del>
      <w:ins w:id="158" w:author="Ana Eguiguren" w:date="2025-07-10T19:54:00Z" w16du:dateUtc="2025-07-10T22:54:00Z">
        <w:r>
          <w:t xml:space="preserve"> variable across bootstrap iterations</w:t>
        </w:r>
      </w:ins>
      <w:del w:id="159" w:author="Ana Eguiguren" w:date="2025-07-10T19:54:00Z" w16du:dateUtc="2025-07-10T22:54:00Z">
        <w:r w:rsidR="00583D2A" w:rsidDel="00FC74A0">
          <w:delText>variable in both models</w:delText>
        </w:r>
      </w:del>
      <w:r w:rsidR="00583D2A">
        <w:t>, resulting in a high degree of uncertainty in model</w:t>
      </w:r>
      <w:ins w:id="160"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161" w:author="Ana Eguiguren" w:date="2025-07-10T19:54:00Z" w16du:dateUtc="2025-07-10T22:54:00Z">
        <w:r>
          <w:rPr>
            <w:i/>
            <w:iCs/>
            <w:vertAlign w:val="subscript"/>
          </w:rPr>
          <w:t>flipper</w:t>
        </w:r>
      </w:ins>
      <w:r w:rsidR="00583D2A">
        <w:rPr>
          <w:i/>
          <w:iCs/>
        </w:rPr>
        <w:t xml:space="preserve"> </w:t>
      </w:r>
      <w:r w:rsidR="00583D2A">
        <w:t xml:space="preserve">of smaller (&lt; 6 m) whales </w:t>
      </w:r>
      <w:ins w:id="162" w:author="Balaena Institute whitehead" w:date="2025-07-11T15:29:00Z" w16du:dateUtc="2025-07-11T18:29:00Z">
        <w:r w:rsidR="001E274D">
          <w:t>(</w:t>
        </w:r>
      </w:ins>
      <w:del w:id="163" w:author="Balaena Institute whitehead" w:date="2025-07-11T15:29:00Z" w16du:dateUtc="2025-07-11T18:29:00Z">
        <w:r w:rsidR="00583D2A" w:rsidDel="001E274D">
          <w:delText>(</w:delText>
        </w:r>
      </w:del>
      <w:ins w:id="164" w:author="Balaena Institute whitehead" w:date="2025-07-11T15:29:00Z" w16du:dateUtc="2025-07-11T18:29:00Z">
        <w:r w:rsidR="001E274D">
          <w:fldChar w:fldCharType="begin"/>
        </w:r>
        <w:r w:rsidR="001E274D">
          <w:instrText xml:space="preserve"> REF _Ref203140158 \h </w:instrText>
        </w:r>
        <w:r w:rsidR="001E274D">
          <w:fldChar w:fldCharType="separate"/>
        </w:r>
        <w:r w:rsidR="001E274D" w:rsidRPr="00897888">
          <w:rPr>
            <w:b/>
            <w:bCs/>
            <w:rPrChange w:id="165" w:author="Balaena Institute whitehead" w:date="2025-07-11T15:27:00Z" w16du:dateUtc="2025-07-11T18:27:00Z">
              <w:rPr/>
            </w:rPrChange>
          </w:rPr>
          <w:t>Figure</w:t>
        </w:r>
      </w:ins>
      <w:ins w:id="166" w:author="Balaena Institute whitehead" w:date="2025-07-11T15:30:00Z" w16du:dateUtc="2025-07-11T18:30:00Z">
        <w:r w:rsidR="001E274D">
          <w:rPr>
            <w:b/>
            <w:bCs/>
          </w:rPr>
          <w:t>s</w:t>
        </w:r>
      </w:ins>
      <w:ins w:id="167" w:author="Balaena Institute whitehead" w:date="2025-07-11T15:29:00Z" w16du:dateUtc="2025-07-11T18:29:00Z">
        <w:r w:rsidR="001E274D" w:rsidRPr="00897888">
          <w:rPr>
            <w:b/>
            <w:bCs/>
            <w:rPrChange w:id="168" w:author="Balaena Institute whitehead" w:date="2025-07-11T15:27:00Z" w16du:dateUtc="2025-07-11T18:27:00Z">
              <w:rPr/>
            </w:rPrChange>
          </w:rPr>
          <w:t xml:space="preserve"> </w:t>
        </w:r>
        <w:r w:rsidR="001E274D" w:rsidRPr="00897888">
          <w:rPr>
            <w:b/>
            <w:bCs/>
            <w:noProof/>
            <w:rPrChange w:id="169"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r w:rsidR="001E274D">
          <w:fldChar w:fldCharType="separate"/>
        </w:r>
        <w:r w:rsidR="001E274D">
          <w:rPr>
            <w:b/>
            <w:bCs/>
            <w:noProof/>
          </w:rPr>
          <w:t>5</w:t>
        </w:r>
        <w:r w:rsidR="001E274D">
          <w:fldChar w:fldCharType="end"/>
        </w:r>
      </w:ins>
      <w:del w:id="170"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r w:rsidR="008732DD">
        <w:rPr>
          <w:i/>
          <w:iCs/>
        </w:rPr>
        <w:t>N</w:t>
      </w:r>
      <w:r w:rsidR="00583D2A">
        <w:rPr>
          <w:i/>
          <w:iCs/>
        </w:rPr>
        <w:t>R</w:t>
      </w:r>
      <w:r w:rsidR="00583D2A">
        <w:t xml:space="preserve"> between males and females after </w:t>
      </w:r>
      <w:r w:rsidR="00583D2A">
        <w:rPr>
          <w:i/>
          <w:iCs/>
        </w:rPr>
        <w:t xml:space="preserve">chm </w:t>
      </w:r>
      <w:r w:rsidR="00583D2A">
        <w:t xml:space="preserve">was consistently </w:t>
      </w:r>
      <w:del w:id="171" w:author="Balaena Institute whitehead" w:date="2025-07-11T15:15:00Z" w16du:dateUtc="2025-07-11T18:15:00Z">
        <w:r w:rsidR="00583D2A" w:rsidDel="006E66B8">
          <w:delText xml:space="preserve">more </w:delText>
        </w:r>
      </w:del>
      <w:r w:rsidR="00583D2A">
        <w:t>pronounced</w:t>
      </w:r>
      <w:ins w:id="172" w:author="Ana Eguiguren" w:date="2025-07-10T19:54:00Z" w16du:dateUtc="2025-07-10T22:54:00Z">
        <w:r>
          <w:t>,</w:t>
        </w:r>
      </w:ins>
      <w:r w:rsidR="00583D2A">
        <w:t xml:space="preserve"> </w:t>
      </w:r>
      <w:del w:id="173"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174"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175" w:author="Balaena Institute whitehead" w:date="2025-07-11T15:15:00Z" w16du:dateUtc="2025-07-11T18:15:00Z">
        <w:r w:rsidR="006E66B8">
          <w:t>)</w:t>
        </w:r>
        <w:r w:rsidR="006E66B8">
          <w:rPr>
            <w:i/>
            <w:iCs/>
          </w:rPr>
          <w:t xml:space="preserve"> </w:t>
        </w:r>
      </w:ins>
      <w:del w:id="176"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177" w:author="Balaena Institute whitehead" w:date="2025-07-11T15:29:00Z" w16du:dateUtc="2025-07-11T18:29:00Z">
        <w:r w:rsidR="001E274D">
          <w:t>f</w:t>
        </w:r>
      </w:ins>
      <w:commentRangeStart w:id="178"/>
      <w:del w:id="179"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180" w:author="Balaena Institute whitehead" w:date="2025-07-11T15:30:00Z" w16du:dateUtc="2025-07-11T18:30:00Z">
        <w:r w:rsidR="001E274D">
          <w:t xml:space="preserve"> (</w:t>
        </w:r>
        <w:r w:rsidR="001E274D">
          <w:fldChar w:fldCharType="begin"/>
        </w:r>
        <w:r w:rsidR="001E274D">
          <w:instrText xml:space="preserve"> REF _Ref203140158 \h </w:instrText>
        </w:r>
        <w:r w:rsidR="001E274D">
          <w:fldChar w:fldCharType="separate"/>
        </w:r>
        <w:r w:rsidR="001E274D" w:rsidRPr="00897888">
          <w:rPr>
            <w:b/>
            <w:bCs/>
            <w:rPrChange w:id="181" w:author="Balaena Institute whitehead" w:date="2025-07-11T15:27:00Z" w16du:dateUtc="2025-07-11T18:27:00Z">
              <w:rPr/>
            </w:rPrChange>
          </w:rPr>
          <w:t xml:space="preserve">Figure </w:t>
        </w:r>
        <w:r w:rsidR="001E274D" w:rsidRPr="00897888">
          <w:rPr>
            <w:b/>
            <w:bCs/>
            <w:noProof/>
            <w:rPrChange w:id="182" w:author="Balaena Institute whitehead" w:date="2025-07-11T15:27:00Z" w16du:dateUtc="2025-07-11T18:27:00Z">
              <w:rPr>
                <w:noProof/>
              </w:rPr>
            </w:rPrChange>
          </w:rPr>
          <w:t>4</w:t>
        </w:r>
        <w:r w:rsidR="001E274D">
          <w:fldChar w:fldCharType="end"/>
        </w:r>
        <w:r w:rsidR="001E274D">
          <w:t>)</w:t>
        </w:r>
      </w:ins>
      <w:ins w:id="183" w:author="Ana Eguiguren" w:date="2025-07-10T19:55:00Z" w16du:dateUtc="2025-07-10T22:55:00Z">
        <w:r>
          <w:t>.</w:t>
        </w:r>
      </w:ins>
      <w:ins w:id="184" w:author="Balaena Institute whitehead" w:date="2025-07-11T15:16:00Z" w16du:dateUtc="2025-07-11T18:16:00Z">
        <w:r w:rsidR="006E66B8">
          <w:t xml:space="preserve"> In fact,</w:t>
        </w:r>
      </w:ins>
      <w:del w:id="185"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186" w:author="Balaena Institute whitehead" w:date="2025-07-11T15:30:00Z" w16du:dateUtc="2025-07-11T18:30:00Z">
        <w:r w:rsidR="00922BBE" w:rsidRPr="001E274D" w:rsidDel="001E274D">
          <w:rPr>
            <w:b/>
            <w:bCs/>
            <w:rPrChange w:id="187" w:author="Balaena Institute whitehead" w:date="2025-07-11T15:30:00Z" w16du:dateUtc="2025-07-11T18:30:00Z">
              <w:rPr/>
            </w:rPrChange>
          </w:rPr>
          <w:delText>Figures 3 and 4</w:delText>
        </w:r>
      </w:del>
      <w:ins w:id="188" w:author="Balaena Institute whitehead" w:date="2025-07-11T15:30:00Z" w16du:dateUtc="2025-07-11T18:30:00Z">
        <w:r w:rsidR="001E274D">
          <w:rPr>
            <w:b/>
            <w:bCs/>
          </w:rPr>
          <w:t>Figures 4 &amp; 5</w:t>
        </w:r>
      </w:ins>
      <w:r w:rsidR="00922BBE">
        <w:t xml:space="preserve">), and thus </w:t>
      </w:r>
      <w:del w:id="189"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190" w:author="Balaena Institute whitehead" w:date="2025-07-11T15:24:00Z" w16du:dateUtc="2025-07-11T18:24:00Z">
        <w:r w:rsidR="00897888">
          <w:t xml:space="preserve">, </w:t>
        </w:r>
        <w:r w:rsidR="00897888">
          <w:rPr>
            <w:b/>
            <w:bCs/>
          </w:rPr>
          <w:t>Supplementary Table S1</w:t>
        </w:r>
      </w:ins>
      <w:del w:id="191"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192" w:author="Balaena Institute whitehead" w:date="2025-07-11T15:31:00Z" w16du:dateUtc="2025-07-11T18:31:00Z">
        <w:r w:rsidR="001E274D">
          <w:t xml:space="preserve">; </w:t>
        </w:r>
        <w:r w:rsidR="001E274D">
          <w:rPr>
            <w:b/>
            <w:bCs/>
          </w:rPr>
          <w:fldChar w:fldCharType="begin"/>
        </w:r>
        <w:r w:rsidR="001E274D">
          <w:instrText xml:space="preserve"> REF _Ref203140158 \h </w:instrText>
        </w:r>
        <w:r w:rsidR="001E274D">
          <w:rPr>
            <w:b/>
            <w:bCs/>
          </w:rPr>
        </w:r>
        <w:r w:rsidR="001E274D">
          <w:rPr>
            <w:b/>
            <w:bCs/>
          </w:rPr>
          <w:fldChar w:fldCharType="separate"/>
        </w:r>
        <w:r w:rsidR="001E274D" w:rsidRPr="00897888">
          <w:rPr>
            <w:b/>
            <w:bCs/>
            <w:rPrChange w:id="193" w:author="Balaena Institute whitehead" w:date="2025-07-11T15:27:00Z" w16du:dateUtc="2025-07-11T18:27:00Z">
              <w:rPr/>
            </w:rPrChange>
          </w:rPr>
          <w:t xml:space="preserve">Figure </w:t>
        </w:r>
        <w:r w:rsidR="001E274D" w:rsidRPr="00897888">
          <w:rPr>
            <w:b/>
            <w:bCs/>
            <w:noProof/>
            <w:rPrChange w:id="194" w:author="Balaena Institute whitehead" w:date="2025-07-11T15:27:00Z" w16du:dateUtc="2025-07-11T18:27:00Z">
              <w:rPr>
                <w:noProof/>
              </w:rPr>
            </w:rPrChange>
          </w:rPr>
          <w:t>4</w:t>
        </w:r>
        <w:r w:rsidR="001E274D">
          <w:rPr>
            <w:b/>
            <w:bCs/>
          </w:rPr>
          <w:fldChar w:fldCharType="end"/>
        </w:r>
      </w:ins>
      <w:r w:rsidR="00922BBE">
        <w:t>).</w:t>
      </w:r>
      <w:commentRangeEnd w:id="178"/>
      <w:r w:rsidR="00547F4B">
        <w:rPr>
          <w:rStyle w:val="CommentReference"/>
        </w:rPr>
        <w:commentReference w:id="178"/>
      </w:r>
    </w:p>
    <w:p w14:paraId="595BE6F8" w14:textId="77777777" w:rsidR="00897888" w:rsidRDefault="00897888" w:rsidP="00800531">
      <w:pPr>
        <w:keepNext/>
        <w:jc w:val="center"/>
        <w:rPr>
          <w:ins w:id="195" w:author="Balaena Institute whitehead" w:date="2025-07-11T15:25:00Z" w16du:dateUtc="2025-07-11T18:25:00Z"/>
        </w:rPr>
        <w:pPrChange w:id="196" w:author="Balaena Institute whitehead" w:date="2025-07-11T15:27:00Z" w16du:dateUtc="2025-07-11T18:27:00Z">
          <w:pPr/>
        </w:pPrChange>
      </w:pPr>
      <w:ins w:id="197" w:author="Balaena Institute whitehead" w:date="2025-07-11T15:25:00Z" w16du:dateUtc="2025-07-11T18:25:00Z">
        <w:r>
          <w:rPr>
            <w:noProof/>
          </w:rPr>
          <w:lastRenderedPageBreak/>
          <w:drawing>
            <wp:inline distT="0" distB="0" distL="0" distR="0" wp14:anchorId="157B48BD" wp14:editId="156A73F6">
              <wp:extent cx="3819525" cy="1909763"/>
              <wp:effectExtent l="0" t="0" r="0" b="0"/>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43273" cy="1921637"/>
                      </a:xfrm>
                      <a:prstGeom prst="rect">
                        <a:avLst/>
                      </a:prstGeom>
                    </pic:spPr>
                  </pic:pic>
                </a:graphicData>
              </a:graphic>
            </wp:inline>
          </w:drawing>
        </w:r>
      </w:ins>
    </w:p>
    <w:p w14:paraId="2AA6BA7F" w14:textId="13E2A40B" w:rsidR="00897888" w:rsidRPr="00CA7BB7" w:rsidRDefault="00897888" w:rsidP="00897888">
      <w:pPr>
        <w:pStyle w:val="Caption"/>
        <w:rPr>
          <w:ins w:id="198" w:author="Balaena Institute whitehead" w:date="2025-07-11T15:26:00Z" w16du:dateUtc="2025-07-11T18:26:00Z"/>
          <w:i w:val="0"/>
          <w:iCs w:val="0"/>
          <w:color w:val="auto"/>
        </w:rPr>
      </w:pPr>
      <w:bookmarkStart w:id="199" w:name="_Ref203140152"/>
      <w:bookmarkStart w:id="200" w:name="_Ref203140158"/>
      <w:ins w:id="201" w:author="Balaena Institute whitehead" w:date="2025-07-11T15:25:00Z" w16du:dateUtc="2025-07-11T18:25:00Z">
        <w:r w:rsidRPr="00897888">
          <w:rPr>
            <w:b/>
            <w:bCs/>
            <w:color w:val="auto"/>
            <w:rPrChange w:id="202" w:author="Balaena Institute whitehead" w:date="2025-07-11T15:27:00Z" w16du:dateUtc="2025-07-11T18:27:00Z">
              <w:rPr/>
            </w:rPrChange>
          </w:rPr>
          <w:t xml:space="preserve">Figure </w:t>
        </w:r>
        <w:r w:rsidRPr="00897888">
          <w:rPr>
            <w:b/>
            <w:bCs/>
            <w:color w:val="auto"/>
            <w:rPrChange w:id="203" w:author="Balaena Institute whitehead" w:date="2025-07-11T15:27:00Z" w16du:dateUtc="2025-07-11T18:27:00Z">
              <w:rPr/>
            </w:rPrChange>
          </w:rPr>
          <w:fldChar w:fldCharType="begin"/>
        </w:r>
        <w:r w:rsidRPr="00897888">
          <w:rPr>
            <w:b/>
            <w:bCs/>
            <w:color w:val="auto"/>
            <w:rPrChange w:id="204" w:author="Balaena Institute whitehead" w:date="2025-07-11T15:27:00Z" w16du:dateUtc="2025-07-11T18:27:00Z">
              <w:rPr/>
            </w:rPrChange>
          </w:rPr>
          <w:instrText xml:space="preserve"> SEQ Figure \* ARABIC </w:instrText>
        </w:r>
      </w:ins>
      <w:r w:rsidRPr="00897888">
        <w:rPr>
          <w:b/>
          <w:bCs/>
          <w:color w:val="auto"/>
          <w:rPrChange w:id="205" w:author="Balaena Institute whitehead" w:date="2025-07-11T15:27:00Z" w16du:dateUtc="2025-07-11T18:27:00Z">
            <w:rPr/>
          </w:rPrChange>
        </w:rPr>
        <w:fldChar w:fldCharType="separate"/>
      </w:r>
      <w:ins w:id="206" w:author="Balaena Institute whitehead" w:date="2025-07-11T15:25:00Z" w16du:dateUtc="2025-07-11T18:25:00Z">
        <w:r w:rsidRPr="00897888">
          <w:rPr>
            <w:b/>
            <w:bCs/>
            <w:noProof/>
            <w:color w:val="auto"/>
            <w:rPrChange w:id="207" w:author="Balaena Institute whitehead" w:date="2025-07-11T15:27:00Z" w16du:dateUtc="2025-07-11T18:27:00Z">
              <w:rPr>
                <w:noProof/>
              </w:rPr>
            </w:rPrChange>
          </w:rPr>
          <w:t>4</w:t>
        </w:r>
        <w:r w:rsidRPr="00897888">
          <w:rPr>
            <w:b/>
            <w:bCs/>
            <w:color w:val="auto"/>
            <w:rPrChange w:id="208" w:author="Balaena Institute whitehead" w:date="2025-07-11T15:27:00Z" w16du:dateUtc="2025-07-11T18:27:00Z">
              <w:rPr/>
            </w:rPrChange>
          </w:rPr>
          <w:fldChar w:fldCharType="end"/>
        </w:r>
        <w:bookmarkEnd w:id="200"/>
        <w:r w:rsidRPr="00897888">
          <w:rPr>
            <w:b/>
            <w:bCs/>
            <w:color w:val="auto"/>
            <w:rPrChange w:id="209" w:author="Balaena Institute whitehead" w:date="2025-07-11T15:27:00Z" w16du:dateUtc="2025-07-11T18:27:00Z">
              <w:rPr/>
            </w:rPrChange>
          </w:rPr>
          <w:t>.</w:t>
        </w:r>
      </w:ins>
      <w:ins w:id="210" w:author="Balaena Institute whitehead" w:date="2025-07-11T15:27:00Z" w16du:dateUtc="2025-07-11T18:27:00Z">
        <w:r w:rsidR="00800531">
          <w:rPr>
            <w:b/>
            <w:bCs/>
            <w:color w:val="auto"/>
          </w:rPr>
          <w:t xml:space="preserve"> </w:t>
        </w:r>
      </w:ins>
      <w:ins w:id="211"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212"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213"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214" w:author="Balaena Institute whitehead" w:date="2025-07-11T15:26:00Z" w16du:dateUtc="2025-07-11T18:26:00Z">
              <w:rPr>
                <w:i w:val="0"/>
                <w:iCs w:val="0"/>
                <w:color w:val="auto"/>
              </w:rPr>
            </w:rPrChange>
          </w:rPr>
          <w:t>N</w:t>
        </w:r>
        <w:r w:rsidRPr="00897888">
          <w:rPr>
            <w:color w:val="auto"/>
            <w:rPrChange w:id="215" w:author="Balaena Institute whitehead" w:date="2025-07-11T15:26:00Z" w16du:dateUtc="2025-07-11T18:26:00Z">
              <w:rPr>
                <w:i w:val="0"/>
                <w:iCs w:val="0"/>
                <w:color w:val="auto"/>
              </w:rPr>
            </w:rPrChange>
          </w:rPr>
          <w:t>R</w:t>
        </w:r>
        <w:r w:rsidRPr="00CA7BB7">
          <w:rPr>
            <w:i w:val="0"/>
            <w:iCs w:val="0"/>
            <w:color w:val="auto"/>
          </w:rPr>
          <w:t xml:space="preserve"> (</w:t>
        </w:r>
        <w:proofErr w:type="spellStart"/>
        <w:r w:rsidRPr="00897888">
          <w:rPr>
            <w:color w:val="auto"/>
            <w:rPrChange w:id="216" w:author="Balaena Institute whitehead" w:date="2025-07-11T15:26:00Z" w16du:dateUtc="2025-07-11T18:26:00Z">
              <w:rPr>
                <w:i w:val="0"/>
                <w:iCs w:val="0"/>
                <w:color w:val="auto"/>
              </w:rPr>
            </w:rPrChange>
          </w:rPr>
          <w:t>max</w:t>
        </w:r>
        <w:r w:rsidRPr="00897888">
          <w:rPr>
            <w:color w:val="auto"/>
            <w:vertAlign w:val="subscript"/>
            <w:rPrChange w:id="217"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218"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219" w:author="Balaena Institute whitehead" w:date="2025-07-11T15:27:00Z" w16du:dateUtc="2025-07-11T18:27:00Z">
        <w:r w:rsidRPr="00897888">
          <w:rPr>
            <w:color w:val="auto"/>
            <w:rPrChange w:id="220" w:author="Balaena Institute whitehead" w:date="2025-07-11T15:27:00Z" w16du:dateUtc="2025-07-11T18:27:00Z">
              <w:rPr>
                <w:i w:val="0"/>
                <w:iCs w:val="0"/>
                <w:color w:val="auto"/>
              </w:rPr>
            </w:rPrChange>
          </w:rPr>
          <w:t>N</w:t>
        </w:r>
      </w:ins>
      <w:ins w:id="221" w:author="Balaena Institute whitehead" w:date="2025-07-11T15:26:00Z" w16du:dateUtc="2025-07-11T18:26:00Z">
        <w:r w:rsidRPr="00897888">
          <w:rPr>
            <w:color w:val="auto"/>
            <w:rPrChange w:id="222"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223" w:author="Balaena Institute whitehead" w:date="2025-07-11T15:27:00Z" w16du:dateUtc="2025-07-11T18:27:00Z">
              <w:rPr>
                <w:i w:val="0"/>
                <w:iCs w:val="0"/>
                <w:color w:val="auto"/>
              </w:rPr>
            </w:rPrChange>
          </w:rPr>
          <w:t>max</w:t>
        </w:r>
        <w:r w:rsidRPr="00897888">
          <w:rPr>
            <w:color w:val="auto"/>
            <w:vertAlign w:val="subscript"/>
            <w:rPrChange w:id="224"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199"/>
      </w:ins>
    </w:p>
    <w:p w14:paraId="5AEE7658" w14:textId="594D607E" w:rsidR="00897888" w:rsidRPr="00AF071C" w:rsidRDefault="00897888" w:rsidP="00897888">
      <w:pPr>
        <w:pStyle w:val="Caption"/>
        <w:rPr>
          <w:ins w:id="225" w:author="Balaena Institute whitehead" w:date="2025-07-11T15:25:00Z" w16du:dateUtc="2025-07-11T18:25:00Z"/>
          <w:i w:val="0"/>
          <w:iCs w:val="0"/>
          <w:color w:val="auto"/>
        </w:rPr>
      </w:pPr>
    </w:p>
    <w:p w14:paraId="20400C1E" w14:textId="093EEAF5" w:rsidR="00897888" w:rsidRDefault="00897888" w:rsidP="00897888">
      <w:pPr>
        <w:pStyle w:val="Caption"/>
        <w:rPr>
          <w:ins w:id="226" w:author="Balaena Institute whitehead" w:date="2025-07-11T15:15:00Z" w16du:dateUtc="2025-07-11T18:15:00Z"/>
        </w:rPr>
        <w:pPrChange w:id="227" w:author="Balaena Institute whitehead" w:date="2025-07-11T15:25:00Z" w16du:dateUtc="2025-07-11T18:25:00Z">
          <w:pPr/>
        </w:pPrChange>
      </w:pPr>
    </w:p>
    <w:p w14:paraId="0FC03AA5" w14:textId="77777777" w:rsidR="006E66B8" w:rsidRDefault="006E66B8" w:rsidP="00583D2A"/>
    <w:p w14:paraId="6AB6D714" w14:textId="5BF4D5CA" w:rsidR="00583D2A" w:rsidRPr="008E7641" w:rsidDel="0007359C" w:rsidRDefault="00583D2A" w:rsidP="00583D2A">
      <w:pPr>
        <w:pStyle w:val="Caption"/>
        <w:keepNext/>
        <w:rPr>
          <w:del w:id="228" w:author="Ana Eguiguren" w:date="2025-07-10T19:58:00Z" w16du:dateUtc="2025-07-10T22:58:00Z"/>
          <w:i w:val="0"/>
          <w:iCs w:val="0"/>
          <w:color w:val="000000" w:themeColor="text1"/>
        </w:rPr>
      </w:pPr>
      <w:bookmarkStart w:id="229" w:name="_Ref201835481"/>
      <w:del w:id="230" w:author="Ana Eguiguren" w:date="2025-07-10T19:58:00Z" w16du:dateUtc="2025-07-10T22:58:00Z">
        <w:r w:rsidRPr="008E7641" w:rsidDel="0007359C">
          <w:rPr>
            <w:b/>
            <w:bCs/>
            <w:color w:val="000000" w:themeColor="text1"/>
          </w:rPr>
          <w:delText xml:space="preserve">Table </w:delText>
        </w:r>
        <w:r w:rsidRPr="008E7641" w:rsidDel="0007359C">
          <w:rPr>
            <w:b/>
            <w:bCs/>
            <w:i w:val="0"/>
            <w:iCs w:val="0"/>
            <w:color w:val="000000" w:themeColor="text1"/>
          </w:rPr>
          <w:fldChar w:fldCharType="begin"/>
        </w:r>
        <w:r w:rsidRPr="008E7641" w:rsidDel="0007359C">
          <w:rPr>
            <w:b/>
            <w:bCs/>
            <w:color w:val="000000" w:themeColor="text1"/>
          </w:rPr>
          <w:delInstrText xml:space="preserve"> SEQ Table \* ARABIC </w:delInstrText>
        </w:r>
        <w:r w:rsidRPr="008E7641" w:rsidDel="0007359C">
          <w:rPr>
            <w:b/>
            <w:bCs/>
            <w:i w:val="0"/>
            <w:iCs w:val="0"/>
            <w:color w:val="000000" w:themeColor="text1"/>
          </w:rPr>
          <w:fldChar w:fldCharType="separate"/>
        </w:r>
        <w:r w:rsidRPr="008E7641" w:rsidDel="0007359C">
          <w:rPr>
            <w:b/>
            <w:bCs/>
            <w:noProof/>
            <w:color w:val="000000" w:themeColor="text1"/>
          </w:rPr>
          <w:delText>2</w:delText>
        </w:r>
        <w:r w:rsidRPr="008E7641" w:rsidDel="0007359C">
          <w:rPr>
            <w:b/>
            <w:bCs/>
            <w:i w:val="0"/>
            <w:iCs w:val="0"/>
            <w:color w:val="000000" w:themeColor="text1"/>
          </w:rPr>
          <w:fldChar w:fldCharType="end"/>
        </w:r>
        <w:bookmarkEnd w:id="229"/>
        <w:r w:rsidRPr="008E7641" w:rsidDel="0007359C">
          <w:rPr>
            <w:color w:val="000000" w:themeColor="text1"/>
          </w:rPr>
          <w:delText xml:space="preserve">. </w:delText>
        </w:r>
        <w:r w:rsidRPr="008E7641" w:rsidDel="0007359C">
          <w:rPr>
            <w:i w:val="0"/>
            <w:iCs w:val="0"/>
            <w:color w:val="000000" w:themeColor="text1"/>
          </w:rPr>
          <w:delText>Bootstrapped means and 95</w:delText>
        </w:r>
        <w:r w:rsidRPr="008E7641" w:rsidDel="0007359C">
          <w:rPr>
            <w:i w:val="0"/>
            <w:iCs w:val="0"/>
            <w:color w:val="000000" w:themeColor="text1"/>
            <w:vertAlign w:val="superscript"/>
          </w:rPr>
          <w:delText>th</w:delText>
        </w:r>
        <w:r w:rsidRPr="008E7641" w:rsidDel="0007359C">
          <w:rPr>
            <w:i w:val="0"/>
            <w:iCs w:val="0"/>
            <w:color w:val="000000" w:themeColor="text1"/>
          </w:rPr>
          <w:delText xml:space="preserve"> percentile confidence intervals (95% CI) based on 1000 iterations for parameters relating sperm whale length (m) and </w:delText>
        </w:r>
        <w:commentRangeStart w:id="231"/>
        <w:r w:rsidRPr="008E7641" w:rsidDel="0007359C">
          <w:rPr>
            <w:i w:val="0"/>
            <w:iCs w:val="0"/>
            <w:color w:val="000000" w:themeColor="text1"/>
          </w:rPr>
          <w:delText xml:space="preserve">nose-to-body ratio </w:delText>
        </w:r>
        <w:commentRangeEnd w:id="231"/>
        <w:r w:rsidRPr="008E7641" w:rsidDel="0007359C">
          <w:rPr>
            <w:rStyle w:val="CommentReference"/>
            <w:i w:val="0"/>
            <w:iCs w:val="0"/>
            <w:color w:val="000000" w:themeColor="text1"/>
            <w:sz w:val="18"/>
            <w:szCs w:val="18"/>
          </w:rPr>
          <w:commentReference w:id="231"/>
        </w:r>
        <w:r w:rsidRPr="008E7641" w:rsidDel="0007359C">
          <w:rPr>
            <w:i w:val="0"/>
            <w:iCs w:val="0"/>
            <w:color w:val="000000" w:themeColor="text1"/>
          </w:rPr>
          <w:delText>(</w:delText>
        </w:r>
        <w:r w:rsidR="00DF217B" w:rsidRPr="008E7641" w:rsidDel="0007359C">
          <w:rPr>
            <w:color w:val="000000" w:themeColor="text1"/>
          </w:rPr>
          <w:delText>N</w:delText>
        </w:r>
        <w:r w:rsidRPr="008E7641" w:rsidDel="0007359C">
          <w:rPr>
            <w:color w:val="000000" w:themeColor="text1"/>
          </w:rPr>
          <w:delText>R</w:delText>
        </w:r>
        <w:r w:rsidRPr="008E7641" w:rsidDel="0007359C">
          <w:rPr>
            <w:i w:val="0"/>
            <w:iCs w:val="0"/>
            <w:color w:val="000000" w:themeColor="text1"/>
          </w:rPr>
          <w:delText>) metrics based on snout to the caudal base of the dorsal fin (</w:delText>
        </w:r>
        <w:r w:rsidR="008E7641" w:rsidRPr="008E7641" w:rsidDel="0007359C">
          <w:rPr>
            <w:color w:val="000000" w:themeColor="text1"/>
          </w:rPr>
          <w:delText>NR</w:delText>
        </w:r>
        <w:r w:rsidR="008E7641" w:rsidRPr="008E7641" w:rsidDel="0007359C">
          <w:rPr>
            <w:i w:val="0"/>
            <w:iCs w:val="0"/>
            <w:color w:val="000000" w:themeColor="text1"/>
            <w:vertAlign w:val="subscript"/>
          </w:rPr>
          <w:delText>dorsal</w:delText>
        </w:r>
        <w:r w:rsidRPr="008E7641" w:rsidDel="0007359C">
          <w:rPr>
            <w:i w:val="0"/>
            <w:iCs w:val="0"/>
            <w:color w:val="000000" w:themeColor="text1"/>
          </w:rPr>
          <w:delText>) and on snout to the flipper insertion point (</w:delText>
        </w:r>
        <w:r w:rsidR="008E7641" w:rsidRPr="008E7641" w:rsidDel="0007359C">
          <w:rPr>
            <w:color w:val="000000" w:themeColor="text1"/>
          </w:rPr>
          <w:delText>NR</w:delText>
        </w:r>
        <w:r w:rsidR="008E7641" w:rsidRPr="008E7641" w:rsidDel="0007359C">
          <w:rPr>
            <w:color w:val="000000" w:themeColor="text1"/>
            <w:vertAlign w:val="subscript"/>
          </w:rPr>
          <w:delText>flipper</w:delText>
        </w:r>
        <w:r w:rsidRPr="008E7641" w:rsidDel="0007359C">
          <w:rPr>
            <w:i w:val="0"/>
            <w:iCs w:val="0"/>
            <w:color w:val="000000" w:themeColor="text1"/>
          </w:rPr>
          <w:delText>). Parameters reflect the growth rate of females and small males (</w:delText>
        </w:r>
        <w:r w:rsidRPr="008E7641" w:rsidDel="0007359C">
          <w:rPr>
            <w:color w:val="000000" w:themeColor="text1"/>
          </w:rPr>
          <w:delText>≤</w:delText>
        </w:r>
        <w:r w:rsidRPr="008E7641" w:rsidDel="0007359C">
          <w:rPr>
            <w:i w:val="0"/>
            <w:iCs w:val="0"/>
            <w:color w:val="000000" w:themeColor="text1"/>
          </w:rPr>
          <w:delText xml:space="preserve"> 6 m) (</w:delText>
        </w:r>
        <w:r w:rsidRPr="008E7641" w:rsidDel="0007359C">
          <w:rPr>
            <w:color w:val="000000" w:themeColor="text1"/>
          </w:rPr>
          <w:delText>fr</w:delText>
        </w:r>
        <w:r w:rsidRPr="008E7641" w:rsidDel="0007359C">
          <w:rPr>
            <w:i w:val="0"/>
            <w:iCs w:val="0"/>
            <w:color w:val="000000" w:themeColor="text1"/>
          </w:rPr>
          <w:delText xml:space="preserve">), the female asymptote of </w:delText>
        </w:r>
        <w:r w:rsidRPr="008E7641" w:rsidDel="0007359C">
          <w:rPr>
            <w:color w:val="000000" w:themeColor="text1"/>
          </w:rPr>
          <w:delText xml:space="preserve">R </w:delText>
        </w:r>
        <w:r w:rsidRPr="008E7641" w:rsidDel="0007359C">
          <w:rPr>
            <w:i w:val="0"/>
            <w:iCs w:val="0"/>
            <w:color w:val="000000" w:themeColor="text1"/>
          </w:rPr>
          <w:delText>(</w:delText>
        </w:r>
        <w:r w:rsidRPr="008E7641" w:rsidDel="0007359C">
          <w:rPr>
            <w:color w:val="000000" w:themeColor="text1"/>
          </w:rPr>
          <w:delText>max</w:delText>
        </w:r>
        <w:r w:rsidRPr="008E7641" w:rsidDel="0007359C">
          <w:rPr>
            <w:color w:val="000000" w:themeColor="text1"/>
            <w:vertAlign w:val="subscript"/>
          </w:rPr>
          <w:delText>f</w:delText>
        </w:r>
        <w:r w:rsidRPr="008E7641" w:rsidDel="0007359C">
          <w:rPr>
            <w:i w:val="0"/>
            <w:iCs w:val="0"/>
            <w:color w:val="000000" w:themeColor="text1"/>
          </w:rPr>
          <w:delText>), the growth rate of larger males (</w:delText>
        </w:r>
        <w:r w:rsidRPr="008E7641" w:rsidDel="0007359C">
          <w:rPr>
            <w:i w:val="0"/>
            <w:iCs w:val="0"/>
            <w:color w:val="000000" w:themeColor="text1"/>
          </w:rPr>
          <w:sym w:font="Symbol" w:char="F03E"/>
        </w:r>
        <w:r w:rsidRPr="008E7641" w:rsidDel="0007359C">
          <w:rPr>
            <w:i w:val="0"/>
            <w:iCs w:val="0"/>
            <w:color w:val="000000" w:themeColor="text1"/>
          </w:rPr>
          <w:delText xml:space="preserve"> 6 m) (</w:delText>
        </w:r>
        <w:r w:rsidRPr="008E7641" w:rsidDel="0007359C">
          <w:rPr>
            <w:color w:val="000000" w:themeColor="text1"/>
          </w:rPr>
          <w:delText>mr</w:delText>
        </w:r>
        <w:r w:rsidRPr="008E7641" w:rsidDel="0007359C">
          <w:rPr>
            <w:i w:val="0"/>
            <w:iCs w:val="0"/>
            <w:color w:val="000000" w:themeColor="text1"/>
          </w:rPr>
          <w:delText xml:space="preserve">), </w:delText>
        </w:r>
        <w:commentRangeStart w:id="232"/>
        <w:r w:rsidRPr="008E7641" w:rsidDel="0007359C">
          <w:rPr>
            <w:i w:val="0"/>
            <w:iCs w:val="0"/>
            <w:color w:val="000000" w:themeColor="text1"/>
          </w:rPr>
          <w:delText xml:space="preserve">and the male asymptote of </w:delText>
        </w:r>
        <w:r w:rsidRPr="008E7641" w:rsidDel="0007359C">
          <w:rPr>
            <w:color w:val="000000" w:themeColor="text1"/>
          </w:rPr>
          <w:delText xml:space="preserve">R </w:delText>
        </w:r>
        <w:r w:rsidRPr="008E7641" w:rsidDel="0007359C">
          <w:rPr>
            <w:i w:val="0"/>
            <w:iCs w:val="0"/>
            <w:color w:val="000000" w:themeColor="text1"/>
          </w:rPr>
          <w:delText>(</w:delText>
        </w:r>
        <w:r w:rsidRPr="008E7641" w:rsidDel="0007359C">
          <w:rPr>
            <w:color w:val="000000" w:themeColor="text1"/>
          </w:rPr>
          <w:delText>max</w:delText>
        </w:r>
        <w:r w:rsidRPr="008E7641" w:rsidDel="0007359C">
          <w:rPr>
            <w:color w:val="000000" w:themeColor="text1"/>
            <w:vertAlign w:val="subscript"/>
          </w:rPr>
          <w:delText>m</w:delText>
        </w:r>
        <w:r w:rsidRPr="008E7641" w:rsidDel="0007359C">
          <w:rPr>
            <w:i w:val="0"/>
            <w:iCs w:val="0"/>
            <w:color w:val="000000" w:themeColor="text1"/>
          </w:rPr>
          <w:delText>)</w:delText>
        </w:r>
        <w:commentRangeEnd w:id="232"/>
        <w:r w:rsidR="00977389" w:rsidDel="0007359C">
          <w:rPr>
            <w:rStyle w:val="CommentReference"/>
            <w:i w:val="0"/>
            <w:iCs w:val="0"/>
            <w:color w:val="auto"/>
          </w:rPr>
          <w:commentReference w:id="232"/>
        </w:r>
        <w:r w:rsidRPr="008E7641" w:rsidDel="0007359C">
          <w:rPr>
            <w:i w:val="0"/>
            <w:iCs w:val="0"/>
            <w:color w:val="000000" w:themeColor="text1"/>
          </w:rPr>
          <w:delText>.</w:delText>
        </w:r>
      </w:del>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rsidDel="0007359C" w14:paraId="1A79CFE6" w14:textId="3448FA13" w:rsidTr="00DF217B">
        <w:trPr>
          <w:cnfStyle w:val="100000000000" w:firstRow="1" w:lastRow="0" w:firstColumn="0" w:lastColumn="0" w:oddVBand="0" w:evenVBand="0" w:oddHBand="0" w:evenHBand="0" w:firstRowFirstColumn="0" w:firstRowLastColumn="0" w:lastRowFirstColumn="0" w:lastRowLastColumn="0"/>
          <w:del w:id="233" w:author="Ana Eguiguren" w:date="2025-07-10T19:58:00Z"/>
        </w:trPr>
        <w:tc>
          <w:tcPr>
            <w:tcW w:w="1701" w:type="dxa"/>
            <w:tcBorders>
              <w:top w:val="single" w:sz="4" w:space="0" w:color="auto"/>
              <w:bottom w:val="single" w:sz="4" w:space="0" w:color="auto"/>
            </w:tcBorders>
            <w:shd w:val="clear" w:color="auto" w:fill="BFBFBF" w:themeFill="background1" w:themeFillShade="BF"/>
          </w:tcPr>
          <w:p w14:paraId="036614DA" w14:textId="13D7A5D8"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34" w:author="Ana Eguiguren" w:date="2025-07-10T19:58:00Z" w16du:dateUtc="2025-07-10T22:58:00Z"/>
                <w:rFonts w:eastAsia="Arial"/>
                <w:color w:val="000000"/>
                <w:sz w:val="20"/>
                <w:szCs w:val="20"/>
              </w:rPr>
            </w:pPr>
            <w:del w:id="235" w:author="Ana Eguiguren" w:date="2025-07-10T19:58:00Z" w16du:dateUtc="2025-07-10T22:58:00Z">
              <w:r w:rsidRPr="00DF217B" w:rsidDel="0007359C">
                <w:rPr>
                  <w:rFonts w:eastAsia="Arial"/>
                  <w:i/>
                  <w:iCs/>
                  <w:color w:val="000000"/>
                  <w:sz w:val="20"/>
                  <w:szCs w:val="20"/>
                </w:rPr>
                <w:delText>R</w:delText>
              </w:r>
              <w:r w:rsidRPr="00DF217B" w:rsidDel="0007359C">
                <w:rPr>
                  <w:rFonts w:eastAsia="Arial"/>
                  <w:color w:val="000000"/>
                  <w:sz w:val="20"/>
                  <w:szCs w:val="20"/>
                </w:rPr>
                <w:delText xml:space="preserve"> Metric</w:delText>
              </w:r>
            </w:del>
          </w:p>
        </w:tc>
        <w:tc>
          <w:tcPr>
            <w:tcW w:w="1843" w:type="dxa"/>
            <w:tcBorders>
              <w:top w:val="single" w:sz="4" w:space="0" w:color="auto"/>
              <w:bottom w:val="single" w:sz="4" w:space="0" w:color="auto"/>
            </w:tcBorders>
            <w:shd w:val="clear" w:color="auto" w:fill="BFBFBF" w:themeFill="background1" w:themeFillShade="BF"/>
          </w:tcPr>
          <w:p w14:paraId="7E3AA8F6" w14:textId="3BCA8DDA"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36" w:author="Ana Eguiguren" w:date="2025-07-10T19:58:00Z" w16du:dateUtc="2025-07-10T22:58:00Z"/>
                <w:rFonts w:eastAsia="Arial"/>
                <w:color w:val="000000"/>
                <w:sz w:val="20"/>
                <w:szCs w:val="20"/>
              </w:rPr>
            </w:pPr>
            <w:del w:id="237" w:author="Ana Eguiguren" w:date="2025-07-10T19:58:00Z" w16du:dateUtc="2025-07-10T22:58:00Z">
              <w:r w:rsidRPr="00DF217B" w:rsidDel="0007359C">
                <w:rPr>
                  <w:rFonts w:eastAsia="Arial"/>
                  <w:i/>
                  <w:iCs/>
                  <w:color w:val="000000"/>
                  <w:sz w:val="20"/>
                  <w:szCs w:val="20"/>
                </w:rPr>
                <w:delText>fr</w:delText>
              </w:r>
              <w:r w:rsidRPr="00DF217B" w:rsidDel="0007359C">
                <w:rPr>
                  <w:rFonts w:eastAsia="Arial"/>
                  <w:color w:val="000000"/>
                  <w:sz w:val="20"/>
                  <w:szCs w:val="20"/>
                </w:rPr>
                <w:delText xml:space="preserve"> [95% CI]</w:delText>
              </w:r>
            </w:del>
          </w:p>
        </w:tc>
        <w:tc>
          <w:tcPr>
            <w:tcW w:w="1920" w:type="dxa"/>
            <w:tcBorders>
              <w:top w:val="single" w:sz="4" w:space="0" w:color="auto"/>
              <w:bottom w:val="single" w:sz="4" w:space="0" w:color="auto"/>
            </w:tcBorders>
            <w:shd w:val="clear" w:color="auto" w:fill="BFBFBF" w:themeFill="background1" w:themeFillShade="BF"/>
          </w:tcPr>
          <w:p w14:paraId="2B70E74B" w14:textId="7FD42BB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38" w:author="Ana Eguiguren" w:date="2025-07-10T19:58:00Z" w16du:dateUtc="2025-07-10T22:58:00Z"/>
                <w:rFonts w:eastAsia="Arial"/>
                <w:color w:val="000000"/>
                <w:sz w:val="20"/>
                <w:szCs w:val="20"/>
              </w:rPr>
            </w:pPr>
            <w:del w:id="239" w:author="Ana Eguiguren" w:date="2025-07-10T19:58:00Z" w16du:dateUtc="2025-07-10T22:58:00Z">
              <w:r w:rsidRPr="00DF217B" w:rsidDel="0007359C">
                <w:rPr>
                  <w:rFonts w:eastAsia="Arial"/>
                  <w:i/>
                  <w:iCs/>
                  <w:color w:val="000000"/>
                  <w:sz w:val="20"/>
                  <w:szCs w:val="20"/>
                </w:rPr>
                <w:delText>max</w:delText>
              </w:r>
              <w:r w:rsidRPr="00DF217B" w:rsidDel="0007359C">
                <w:rPr>
                  <w:rFonts w:eastAsia="Arial"/>
                  <w:i/>
                  <w:iCs/>
                  <w:color w:val="000000"/>
                  <w:sz w:val="20"/>
                  <w:szCs w:val="20"/>
                  <w:vertAlign w:val="subscript"/>
                </w:rPr>
                <w:delText>f</w:delText>
              </w:r>
              <w:r w:rsidRPr="00DF217B" w:rsidDel="0007359C">
                <w:rPr>
                  <w:rFonts w:eastAsia="Arial"/>
                  <w:color w:val="000000"/>
                  <w:sz w:val="20"/>
                  <w:szCs w:val="20"/>
                  <w:vertAlign w:val="subscript"/>
                </w:rPr>
                <w:delText xml:space="preserve"> </w:delText>
              </w:r>
              <w:r w:rsidRPr="00DF217B" w:rsidDel="0007359C">
                <w:rPr>
                  <w:rFonts w:eastAsia="Arial"/>
                  <w:color w:val="000000"/>
                  <w:sz w:val="20"/>
                  <w:szCs w:val="20"/>
                </w:rPr>
                <w:delText>[95% CI]</w:delText>
              </w:r>
            </w:del>
          </w:p>
        </w:tc>
        <w:tc>
          <w:tcPr>
            <w:tcW w:w="0" w:type="auto"/>
            <w:tcBorders>
              <w:top w:val="single" w:sz="4" w:space="0" w:color="auto"/>
              <w:bottom w:val="single" w:sz="4" w:space="0" w:color="auto"/>
            </w:tcBorders>
            <w:shd w:val="clear" w:color="auto" w:fill="BFBFBF" w:themeFill="background1" w:themeFillShade="BF"/>
          </w:tcPr>
          <w:p w14:paraId="256600E3" w14:textId="1A2F1440"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40" w:author="Ana Eguiguren" w:date="2025-07-10T19:58:00Z" w16du:dateUtc="2025-07-10T22:58:00Z"/>
                <w:rFonts w:eastAsia="Arial"/>
                <w:color w:val="000000"/>
                <w:sz w:val="20"/>
                <w:szCs w:val="20"/>
              </w:rPr>
            </w:pPr>
            <w:del w:id="241" w:author="Ana Eguiguren" w:date="2025-07-10T19:58:00Z" w16du:dateUtc="2025-07-10T22:58:00Z">
              <w:r w:rsidRPr="00DF217B" w:rsidDel="0007359C">
                <w:rPr>
                  <w:rFonts w:eastAsia="Arial"/>
                  <w:i/>
                  <w:iCs/>
                  <w:color w:val="000000"/>
                  <w:sz w:val="20"/>
                  <w:szCs w:val="20"/>
                </w:rPr>
                <w:delText>mr</w:delText>
              </w:r>
              <w:r w:rsidRPr="00DF217B" w:rsidDel="0007359C">
                <w:rPr>
                  <w:rFonts w:eastAsia="Arial"/>
                  <w:color w:val="000000"/>
                  <w:sz w:val="20"/>
                  <w:szCs w:val="20"/>
                </w:rPr>
                <w:delText xml:space="preserve"> [95% CI]</w:delText>
              </w:r>
            </w:del>
          </w:p>
        </w:tc>
        <w:tc>
          <w:tcPr>
            <w:tcW w:w="0" w:type="auto"/>
            <w:tcBorders>
              <w:top w:val="single" w:sz="4" w:space="0" w:color="auto"/>
              <w:bottom w:val="single" w:sz="4" w:space="0" w:color="auto"/>
            </w:tcBorders>
            <w:shd w:val="clear" w:color="auto" w:fill="BFBFBF" w:themeFill="background1" w:themeFillShade="BF"/>
          </w:tcPr>
          <w:p w14:paraId="553CD9BB" w14:textId="203BE18F"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42" w:author="Ana Eguiguren" w:date="2025-07-10T19:58:00Z" w16du:dateUtc="2025-07-10T22:58:00Z"/>
                <w:rFonts w:eastAsia="Arial"/>
                <w:color w:val="000000"/>
                <w:sz w:val="20"/>
                <w:szCs w:val="20"/>
                <w:vertAlign w:val="subscript"/>
              </w:rPr>
            </w:pPr>
            <w:del w:id="243" w:author="Ana Eguiguren" w:date="2025-07-10T19:58:00Z" w16du:dateUtc="2025-07-10T22:58:00Z">
              <w:r w:rsidRPr="00DF217B" w:rsidDel="0007359C">
                <w:rPr>
                  <w:rFonts w:eastAsia="Arial"/>
                  <w:i/>
                  <w:iCs/>
                  <w:color w:val="000000"/>
                  <w:sz w:val="20"/>
                  <w:szCs w:val="20"/>
                </w:rPr>
                <w:delText>max</w:delText>
              </w:r>
              <w:r w:rsidRPr="00DF217B" w:rsidDel="0007359C">
                <w:rPr>
                  <w:rFonts w:eastAsia="Arial"/>
                  <w:i/>
                  <w:iCs/>
                  <w:color w:val="000000"/>
                  <w:sz w:val="20"/>
                  <w:szCs w:val="20"/>
                  <w:vertAlign w:val="subscript"/>
                </w:rPr>
                <w:delText>m</w:delText>
              </w:r>
              <w:r w:rsidRPr="00DF217B" w:rsidDel="0007359C">
                <w:rPr>
                  <w:rFonts w:eastAsia="Arial"/>
                  <w:color w:val="000000"/>
                  <w:sz w:val="20"/>
                  <w:szCs w:val="20"/>
                  <w:vertAlign w:val="subscript"/>
                </w:rPr>
                <w:delText xml:space="preserve"> </w:delText>
              </w:r>
              <w:r w:rsidRPr="00DF217B" w:rsidDel="0007359C">
                <w:rPr>
                  <w:rFonts w:eastAsia="Arial"/>
                  <w:color w:val="000000"/>
                  <w:sz w:val="20"/>
                  <w:szCs w:val="20"/>
                </w:rPr>
                <w:delText>[95% CI]</w:delText>
              </w:r>
            </w:del>
          </w:p>
        </w:tc>
      </w:tr>
      <w:tr w:rsidR="00583D2A" w:rsidRPr="00DF217B" w:rsidDel="0007359C" w14:paraId="62CC477E" w14:textId="208E9D8C" w:rsidTr="00DF217B">
        <w:trPr>
          <w:cnfStyle w:val="000000100000" w:firstRow="0" w:lastRow="0" w:firstColumn="0" w:lastColumn="0" w:oddVBand="0" w:evenVBand="0" w:oddHBand="1" w:evenHBand="0" w:firstRowFirstColumn="0" w:firstRowLastColumn="0" w:lastRowFirstColumn="0" w:lastRowLastColumn="0"/>
          <w:del w:id="244" w:author="Ana Eguiguren" w:date="2025-07-10T19:58:00Z"/>
        </w:trPr>
        <w:tc>
          <w:tcPr>
            <w:tcW w:w="1701" w:type="dxa"/>
            <w:tcBorders>
              <w:top w:val="single" w:sz="4" w:space="0" w:color="auto"/>
            </w:tcBorders>
            <w:shd w:val="clear" w:color="auto" w:fill="auto"/>
          </w:tcPr>
          <w:p w14:paraId="4E2972C9" w14:textId="6B4BEF96" w:rsidR="00583D2A" w:rsidRPr="008E7641" w:rsidDel="0007359C"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del w:id="245" w:author="Ana Eguiguren" w:date="2025-07-10T19:58:00Z" w16du:dateUtc="2025-07-10T22:58:00Z"/>
                <w:rFonts w:eastAsia="Arial"/>
                <w:i/>
                <w:iCs/>
                <w:color w:val="000000"/>
                <w:sz w:val="20"/>
                <w:szCs w:val="20"/>
                <w:vertAlign w:val="subscript"/>
              </w:rPr>
            </w:pPr>
            <w:del w:id="246" w:author="Ana Eguiguren" w:date="2025-07-10T19:58:00Z" w16du:dateUtc="2025-07-10T22:58:00Z">
              <w:r w:rsidRPr="00DF217B" w:rsidDel="0007359C">
                <w:rPr>
                  <w:rFonts w:eastAsia="Arial"/>
                  <w:i/>
                  <w:iCs/>
                  <w:color w:val="000000"/>
                  <w:sz w:val="20"/>
                  <w:szCs w:val="20"/>
                </w:rPr>
                <w:delText>N</w:delText>
              </w:r>
              <w:r w:rsidR="00583D2A" w:rsidRPr="00DF217B" w:rsidDel="0007359C">
                <w:rPr>
                  <w:rFonts w:eastAsia="Arial"/>
                  <w:i/>
                  <w:iCs/>
                  <w:color w:val="000000"/>
                  <w:sz w:val="20"/>
                  <w:szCs w:val="20"/>
                </w:rPr>
                <w:delText>R</w:delText>
              </w:r>
              <w:r w:rsidR="008E7641" w:rsidDel="0007359C">
                <w:rPr>
                  <w:rFonts w:eastAsia="Arial"/>
                  <w:i/>
                  <w:iCs/>
                  <w:color w:val="000000"/>
                  <w:sz w:val="20"/>
                  <w:szCs w:val="20"/>
                  <w:vertAlign w:val="subscript"/>
                </w:rPr>
                <w:delText>dorsal</w:delText>
              </w:r>
            </w:del>
          </w:p>
        </w:tc>
        <w:tc>
          <w:tcPr>
            <w:tcW w:w="1843" w:type="dxa"/>
            <w:tcBorders>
              <w:top w:val="single" w:sz="4" w:space="0" w:color="auto"/>
            </w:tcBorders>
            <w:shd w:val="clear" w:color="auto" w:fill="auto"/>
          </w:tcPr>
          <w:p w14:paraId="272566C2" w14:textId="55D1AA1B"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47" w:author="Ana Eguiguren" w:date="2025-07-10T19:58:00Z" w16du:dateUtc="2025-07-10T22:58:00Z"/>
                <w:rFonts w:eastAsia="Arial"/>
                <w:color w:val="000000"/>
                <w:sz w:val="20"/>
                <w:szCs w:val="20"/>
              </w:rPr>
            </w:pPr>
            <w:del w:id="248" w:author="Ana Eguiguren" w:date="2025-07-10T19:58:00Z" w16du:dateUtc="2025-07-10T22:58:00Z">
              <w:r w:rsidRPr="00DF217B" w:rsidDel="0007359C">
                <w:rPr>
                  <w:rFonts w:eastAsia="Arial"/>
                  <w:color w:val="000000"/>
                  <w:sz w:val="20"/>
                  <w:szCs w:val="20"/>
                </w:rPr>
                <w:delText>2.8 (0.63 - 14.9)</w:delText>
              </w:r>
            </w:del>
          </w:p>
        </w:tc>
        <w:tc>
          <w:tcPr>
            <w:tcW w:w="1920" w:type="dxa"/>
            <w:tcBorders>
              <w:top w:val="single" w:sz="4" w:space="0" w:color="auto"/>
            </w:tcBorders>
            <w:shd w:val="clear" w:color="auto" w:fill="auto"/>
          </w:tcPr>
          <w:p w14:paraId="60E3DCDE" w14:textId="76026A7B"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49" w:author="Ana Eguiguren" w:date="2025-07-10T19:58:00Z" w16du:dateUtc="2025-07-10T22:58:00Z"/>
                <w:rFonts w:eastAsia="Arial"/>
                <w:color w:val="000000"/>
                <w:sz w:val="20"/>
                <w:szCs w:val="20"/>
              </w:rPr>
            </w:pPr>
            <w:del w:id="250" w:author="Ana Eguiguren" w:date="2025-07-10T19:58:00Z" w16du:dateUtc="2025-07-10T22:58:00Z">
              <w:r w:rsidRPr="00DF217B" w:rsidDel="0007359C">
                <w:rPr>
                  <w:rFonts w:eastAsia="Arial"/>
                  <w:color w:val="000000"/>
                  <w:sz w:val="20"/>
                  <w:szCs w:val="20"/>
                </w:rPr>
                <w:delText>0.65 (0.64 - 0.65)</w:delText>
              </w:r>
            </w:del>
          </w:p>
        </w:tc>
        <w:tc>
          <w:tcPr>
            <w:tcW w:w="0" w:type="auto"/>
            <w:tcBorders>
              <w:top w:val="single" w:sz="4" w:space="0" w:color="auto"/>
            </w:tcBorders>
            <w:shd w:val="clear" w:color="auto" w:fill="auto"/>
          </w:tcPr>
          <w:p w14:paraId="209D19ED" w14:textId="23EFFED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51" w:author="Ana Eguiguren" w:date="2025-07-10T19:58:00Z" w16du:dateUtc="2025-07-10T22:58:00Z"/>
                <w:rFonts w:eastAsia="Arial"/>
                <w:color w:val="000000"/>
                <w:sz w:val="20"/>
                <w:szCs w:val="20"/>
              </w:rPr>
            </w:pPr>
            <w:del w:id="252" w:author="Ana Eguiguren" w:date="2025-07-10T19:58:00Z" w16du:dateUtc="2025-07-10T22:58:00Z">
              <w:r w:rsidRPr="00DF217B" w:rsidDel="0007359C">
                <w:rPr>
                  <w:rFonts w:eastAsia="Arial"/>
                  <w:color w:val="000000"/>
                  <w:sz w:val="20"/>
                  <w:szCs w:val="20"/>
                </w:rPr>
                <w:delText>0.2 (0.01 - 0.62)</w:delText>
              </w:r>
            </w:del>
          </w:p>
        </w:tc>
        <w:tc>
          <w:tcPr>
            <w:tcW w:w="0" w:type="auto"/>
            <w:tcBorders>
              <w:top w:val="single" w:sz="4" w:space="0" w:color="auto"/>
            </w:tcBorders>
            <w:shd w:val="clear" w:color="auto" w:fill="auto"/>
          </w:tcPr>
          <w:p w14:paraId="45F85471" w14:textId="1033714F"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53" w:author="Ana Eguiguren" w:date="2025-07-10T19:58:00Z" w16du:dateUtc="2025-07-10T22:58:00Z"/>
                <w:rFonts w:eastAsia="Arial"/>
                <w:color w:val="000000"/>
                <w:sz w:val="20"/>
                <w:szCs w:val="20"/>
              </w:rPr>
            </w:pPr>
            <w:del w:id="254" w:author="Ana Eguiguren" w:date="2025-07-10T19:58:00Z" w16du:dateUtc="2025-07-10T22:58:00Z">
              <w:r w:rsidRPr="00DF217B" w:rsidDel="0007359C">
                <w:rPr>
                  <w:rFonts w:eastAsia="Arial"/>
                  <w:color w:val="000000"/>
                  <w:sz w:val="20"/>
                  <w:szCs w:val="20"/>
                </w:rPr>
                <w:delText>0.89 (0.22 - 4.79)</w:delText>
              </w:r>
            </w:del>
          </w:p>
        </w:tc>
      </w:tr>
      <w:tr w:rsidR="00583D2A" w:rsidRPr="00DF217B" w:rsidDel="0007359C" w14:paraId="54DDD662" w14:textId="3D492D7C" w:rsidTr="00DF217B">
        <w:trPr>
          <w:trHeight w:val="279"/>
          <w:del w:id="255" w:author="Ana Eguiguren" w:date="2025-07-10T19:58:00Z"/>
        </w:trPr>
        <w:tc>
          <w:tcPr>
            <w:tcW w:w="1701" w:type="dxa"/>
            <w:shd w:val="clear" w:color="auto" w:fill="auto"/>
          </w:tcPr>
          <w:p w14:paraId="51DFA1D0" w14:textId="7B1857DF" w:rsidR="00583D2A" w:rsidRPr="008E7641" w:rsidDel="0007359C"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del w:id="256" w:author="Ana Eguiguren" w:date="2025-07-10T19:58:00Z" w16du:dateUtc="2025-07-10T22:58:00Z"/>
                <w:rFonts w:eastAsia="Arial"/>
                <w:i/>
                <w:iCs/>
                <w:color w:val="000000"/>
                <w:sz w:val="20"/>
                <w:szCs w:val="20"/>
                <w:vertAlign w:val="subscript"/>
              </w:rPr>
            </w:pPr>
            <w:del w:id="257" w:author="Ana Eguiguren" w:date="2025-07-10T19:58:00Z" w16du:dateUtc="2025-07-10T22:58:00Z">
              <w:r w:rsidRPr="00DF217B" w:rsidDel="0007359C">
                <w:rPr>
                  <w:rFonts w:eastAsia="Arial"/>
                  <w:i/>
                  <w:iCs/>
                  <w:color w:val="000000"/>
                  <w:sz w:val="20"/>
                  <w:szCs w:val="20"/>
                </w:rPr>
                <w:delText>N</w:delText>
              </w:r>
              <w:r w:rsidR="00583D2A" w:rsidRPr="00DF217B" w:rsidDel="0007359C">
                <w:rPr>
                  <w:rFonts w:eastAsia="Arial"/>
                  <w:i/>
                  <w:iCs/>
                  <w:color w:val="000000"/>
                  <w:sz w:val="20"/>
                  <w:szCs w:val="20"/>
                </w:rPr>
                <w:delText>R</w:delText>
              </w:r>
              <w:r w:rsidR="008E7641" w:rsidDel="0007359C">
                <w:rPr>
                  <w:rFonts w:eastAsia="Arial"/>
                  <w:i/>
                  <w:iCs/>
                  <w:color w:val="000000"/>
                  <w:sz w:val="20"/>
                  <w:szCs w:val="20"/>
                  <w:vertAlign w:val="subscript"/>
                </w:rPr>
                <w:delText>flipper</w:delText>
              </w:r>
            </w:del>
          </w:p>
        </w:tc>
        <w:tc>
          <w:tcPr>
            <w:tcW w:w="1843" w:type="dxa"/>
            <w:shd w:val="clear" w:color="auto" w:fill="auto"/>
          </w:tcPr>
          <w:p w14:paraId="0B4F77C4" w14:textId="671F92A8"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58" w:author="Ana Eguiguren" w:date="2025-07-10T19:58:00Z" w16du:dateUtc="2025-07-10T22:58:00Z"/>
                <w:rFonts w:eastAsia="Arial"/>
                <w:color w:val="000000"/>
                <w:sz w:val="20"/>
                <w:szCs w:val="20"/>
              </w:rPr>
            </w:pPr>
            <w:del w:id="259" w:author="Ana Eguiguren" w:date="2025-07-10T19:58:00Z" w16du:dateUtc="2025-07-10T22:58:00Z">
              <w:r w:rsidRPr="00DF217B" w:rsidDel="0007359C">
                <w:rPr>
                  <w:rFonts w:eastAsia="Arial"/>
                  <w:color w:val="000000"/>
                  <w:sz w:val="20"/>
                  <w:szCs w:val="20"/>
                </w:rPr>
                <w:delText>2.26 (0.5 - 33.64)</w:delText>
              </w:r>
            </w:del>
          </w:p>
        </w:tc>
        <w:tc>
          <w:tcPr>
            <w:tcW w:w="1920" w:type="dxa"/>
            <w:shd w:val="clear" w:color="auto" w:fill="auto"/>
          </w:tcPr>
          <w:p w14:paraId="02B24D75" w14:textId="5666D3C7"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60" w:author="Ana Eguiguren" w:date="2025-07-10T19:58:00Z" w16du:dateUtc="2025-07-10T22:58:00Z"/>
                <w:rFonts w:eastAsia="Arial"/>
                <w:color w:val="000000"/>
                <w:sz w:val="20"/>
                <w:szCs w:val="20"/>
              </w:rPr>
            </w:pPr>
            <w:del w:id="261" w:author="Ana Eguiguren" w:date="2025-07-10T19:58:00Z" w16du:dateUtc="2025-07-10T22:58:00Z">
              <w:r w:rsidRPr="00DF217B" w:rsidDel="0007359C">
                <w:rPr>
                  <w:rFonts w:eastAsia="Arial"/>
                  <w:color w:val="000000"/>
                  <w:sz w:val="20"/>
                  <w:szCs w:val="20"/>
                </w:rPr>
                <w:delText>0.3 (0.3 - 0.3)</w:delText>
              </w:r>
            </w:del>
          </w:p>
        </w:tc>
        <w:tc>
          <w:tcPr>
            <w:tcW w:w="0" w:type="auto"/>
            <w:shd w:val="clear" w:color="auto" w:fill="auto"/>
          </w:tcPr>
          <w:p w14:paraId="0D523E46" w14:textId="00C4A12D"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62" w:author="Ana Eguiguren" w:date="2025-07-10T19:58:00Z" w16du:dateUtc="2025-07-10T22:58:00Z"/>
                <w:rFonts w:eastAsia="Arial"/>
                <w:color w:val="000000"/>
                <w:sz w:val="20"/>
                <w:szCs w:val="20"/>
              </w:rPr>
            </w:pPr>
            <w:del w:id="263" w:author="Ana Eguiguren" w:date="2025-07-10T19:58:00Z" w16du:dateUtc="2025-07-10T22:58:00Z">
              <w:r w:rsidRPr="00DF217B" w:rsidDel="0007359C">
                <w:rPr>
                  <w:rFonts w:eastAsia="Arial"/>
                  <w:color w:val="000000"/>
                  <w:sz w:val="20"/>
                  <w:szCs w:val="20"/>
                </w:rPr>
                <w:delText>0.05 (0.01 - 0.16)</w:delText>
              </w:r>
            </w:del>
          </w:p>
        </w:tc>
        <w:tc>
          <w:tcPr>
            <w:tcW w:w="0" w:type="auto"/>
            <w:shd w:val="clear" w:color="auto" w:fill="auto"/>
          </w:tcPr>
          <w:p w14:paraId="272BC2D3" w14:textId="39A6564A" w:rsidR="00583D2A" w:rsidRPr="00DF217B" w:rsidDel="0007359C"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del w:id="264" w:author="Ana Eguiguren" w:date="2025-07-10T19:58:00Z" w16du:dateUtc="2025-07-10T22:58:00Z"/>
                <w:rFonts w:eastAsia="Arial"/>
                <w:color w:val="000000"/>
                <w:sz w:val="20"/>
                <w:szCs w:val="20"/>
              </w:rPr>
            </w:pPr>
            <w:del w:id="265" w:author="Ana Eguiguren" w:date="2025-07-10T19:58:00Z" w16du:dateUtc="2025-07-10T22:58:00Z">
              <w:r w:rsidRPr="00DF217B" w:rsidDel="0007359C">
                <w:rPr>
                  <w:rFonts w:eastAsia="Arial"/>
                  <w:color w:val="000000"/>
                  <w:sz w:val="20"/>
                  <w:szCs w:val="20"/>
                </w:rPr>
                <w:delText>2.05 (0.45 - 6.89)</w:delText>
              </w:r>
            </w:del>
          </w:p>
        </w:tc>
      </w:tr>
    </w:tbl>
    <w:p w14:paraId="5D7651F7" w14:textId="77777777" w:rsidR="00583D2A" w:rsidRPr="000851A3" w:rsidDel="0007359C" w:rsidRDefault="00583D2A" w:rsidP="00583D2A">
      <w:pPr>
        <w:rPr>
          <w:del w:id="266" w:author="Ana Eguiguren" w:date="2025-07-10T19:57:00Z" w16du:dateUtc="2025-07-10T22:57:00Z"/>
        </w:rPr>
      </w:pPr>
    </w:p>
    <w:p w14:paraId="1F336984" w14:textId="77777777" w:rsidR="00583D2A" w:rsidRPr="000C25A4" w:rsidRDefault="00583D2A" w:rsidP="00583D2A">
      <w:pPr>
        <w:pStyle w:val="Caption"/>
        <w:keepNext/>
        <w:rPr>
          <w:i w:val="0"/>
          <w:iCs w:val="0"/>
        </w:rPr>
      </w:pPr>
    </w:p>
    <w:p w14:paraId="1263BF4D" w14:textId="1D5EBFA8" w:rsidR="00583D2A" w:rsidRDefault="00B930E1" w:rsidP="00583D2A">
      <w:pPr>
        <w:keepNext/>
      </w:pPr>
      <w:del w:id="267" w:author="Ana Eguiguren" w:date="2025-07-10T19:56:00Z" w16du:dateUtc="2025-07-10T22:56:00Z">
        <w:r w:rsidDel="00FC74A0">
          <w:rPr>
            <w:noProof/>
          </w:rPr>
          <w:drawing>
            <wp:inline distT="0" distB="0" distL="0" distR="0" wp14:anchorId="3582DFC5" wp14:editId="69C642C3">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ins w:id="268" w:author="Ana Eguiguren" w:date="2025-07-10T19:56:00Z" w16du:dateUtc="2025-07-10T22:56:00Z">
        <w:r w:rsidR="00FC74A0">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269" w:name="_Ref201775677"/>
      <w:commentRangeStart w:id="270"/>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271" w:author="Balaena Institute whitehead" w:date="2025-07-11T15:25:00Z" w16du:dateUtc="2025-07-11T18:25:00Z">
        <w:r w:rsidR="00897888">
          <w:rPr>
            <w:b/>
            <w:bCs/>
            <w:noProof/>
            <w:color w:val="auto"/>
          </w:rPr>
          <w:t>5</w:t>
        </w:r>
      </w:ins>
      <w:del w:id="272" w:author="Balaena Institute whitehead" w:date="2025-07-10T11:07:00Z" w16du:dateUtc="2025-07-10T14:07:00Z">
        <w:r w:rsidDel="00A10676">
          <w:rPr>
            <w:b/>
            <w:bCs/>
            <w:noProof/>
            <w:color w:val="auto"/>
          </w:rPr>
          <w:delText>3</w:delText>
        </w:r>
      </w:del>
      <w:r w:rsidRPr="00A17E91">
        <w:rPr>
          <w:b/>
          <w:bCs/>
          <w:color w:val="auto"/>
        </w:rPr>
        <w:fldChar w:fldCharType="end"/>
      </w:r>
      <w:bookmarkEnd w:id="269"/>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273" w:author="Ana Eguiguren" w:date="2025-07-10T19:56:00Z" w16du:dateUtc="2025-07-10T22:56:00Z">
        <w:r w:rsidRPr="00A17E91" w:rsidDel="00FC74A0">
          <w:rPr>
            <w:i w:val="0"/>
            <w:iCs w:val="0"/>
            <w:color w:val="auto"/>
          </w:rPr>
          <w:delText xml:space="preserve"> </w:delText>
        </w:r>
      </w:del>
      <w:ins w:id="274"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275"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276"/>
      <w:r w:rsidRPr="00A17E91">
        <w:rPr>
          <w:color w:val="auto"/>
        </w:rPr>
        <w:t xml:space="preserve">R </w:t>
      </w:r>
      <w:r w:rsidRPr="00A17E91">
        <w:rPr>
          <w:i w:val="0"/>
          <w:iCs w:val="0"/>
          <w:color w:val="auto"/>
        </w:rPr>
        <w:t xml:space="preserve">values </w:t>
      </w:r>
      <w:commentRangeEnd w:id="276"/>
      <w:r>
        <w:rPr>
          <w:rStyle w:val="CommentReference"/>
          <w:i w:val="0"/>
          <w:iCs w:val="0"/>
          <w:color w:val="auto"/>
        </w:rPr>
        <w:commentReference w:id="276"/>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277" w:author="Ana Eguiguren" w:date="2025-07-10T19:56:00Z" w16du:dateUtc="2025-07-10T22:56:00Z">
        <w:r w:rsidRPr="00A17E91" w:rsidDel="00FC74A0">
          <w:rPr>
            <w:i w:val="0"/>
            <w:iCs w:val="0"/>
            <w:color w:val="auto"/>
          </w:rPr>
          <w:delText xml:space="preserve">and </w:delText>
        </w:r>
      </w:del>
      <w:ins w:id="278" w:author="Ana Eguiguren" w:date="2025-07-10T19:56:00Z" w16du:dateUtc="2025-07-10T22:56:00Z">
        <w:r w:rsidR="00FC74A0">
          <w:rPr>
            <w:i w:val="0"/>
            <w:iCs w:val="0"/>
            <w:color w:val="auto"/>
          </w:rPr>
          <w:t>pink</w:t>
        </w:r>
      </w:ins>
      <w:ins w:id="279" w:author="Ana Eguiguren" w:date="2025-07-10T19:57:00Z" w16du:dateUtc="2025-07-10T22:57:00Z">
        <w:r w:rsidR="00FC74A0">
          <w:rPr>
            <w:i w:val="0"/>
            <w:iCs w:val="0"/>
            <w:color w:val="auto"/>
          </w:rPr>
          <w:t xml:space="preserve"> and</w:t>
        </w:r>
      </w:ins>
      <w:ins w:id="280"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281"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282" w:author="Ana Eguiguren" w:date="2025-07-10T19:57:00Z" w16du:dateUtc="2025-07-10T22:57:00Z">
        <w:r w:rsidDel="00FC74A0">
          <w:rPr>
            <w:i w:val="0"/>
            <w:iCs w:val="0"/>
            <w:color w:val="auto"/>
          </w:rPr>
          <w:delText>s</w:delText>
        </w:r>
      </w:del>
      <w:r>
        <w:rPr>
          <w:i w:val="0"/>
          <w:iCs w:val="0"/>
          <w:color w:val="auto"/>
        </w:rPr>
        <w:t xml:space="preserve"> indicate</w:t>
      </w:r>
      <w:ins w:id="283" w:author="Balaena Institute whitehead" w:date="2025-07-11T11:56:00Z" w16du:dateUtc="2025-07-11T14:56:00Z">
        <w:r w:rsidR="00BE1ADA">
          <w:rPr>
            <w:i w:val="0"/>
            <w:iCs w:val="0"/>
            <w:color w:val="auto"/>
          </w:rPr>
          <w:t>s</w:t>
        </w:r>
      </w:ins>
      <w:ins w:id="284"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285"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270"/>
        <w:r w:rsidR="00922BBE" w:rsidDel="00FC74A0">
          <w:rPr>
            <w:rStyle w:val="CommentReference"/>
            <w:i w:val="0"/>
            <w:iCs w:val="0"/>
            <w:color w:val="auto"/>
          </w:rPr>
          <w:commentReference w:id="270"/>
        </w:r>
      </w:del>
    </w:p>
    <w:p w14:paraId="24E32432" w14:textId="77777777" w:rsidR="00583D2A" w:rsidRPr="007F65B4" w:rsidRDefault="00583D2A" w:rsidP="00583D2A"/>
    <w:p w14:paraId="38F0614A" w14:textId="56D4ADD6" w:rsidR="00583D2A" w:rsidDel="0007359C" w:rsidRDefault="00FC6194" w:rsidP="00583D2A">
      <w:pPr>
        <w:keepNext/>
        <w:rPr>
          <w:del w:id="286" w:author="Ana Eguiguren" w:date="2025-07-10T19:58:00Z" w16du:dateUtc="2025-07-10T22:58:00Z"/>
        </w:rPr>
      </w:pPr>
      <w:del w:id="287" w:author="Ana Eguiguren" w:date="2025-07-10T19:58:00Z" w16du:dateUtc="2025-07-10T22:58:00Z">
        <w:r w:rsidDel="0007359C">
          <w:rPr>
            <w:noProof/>
          </w:rPr>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78D12687" w14:textId="0F83756B" w:rsidR="00583D2A" w:rsidRPr="00170AE9" w:rsidDel="0007359C" w:rsidRDefault="00583D2A" w:rsidP="00583D2A">
      <w:pPr>
        <w:pStyle w:val="Caption"/>
        <w:rPr>
          <w:del w:id="288" w:author="Ana Eguiguren" w:date="2025-07-10T19:58:00Z" w16du:dateUtc="2025-07-10T22:58:00Z"/>
          <w:i w:val="0"/>
          <w:iCs w:val="0"/>
          <w:color w:val="auto"/>
        </w:rPr>
      </w:pPr>
      <w:bookmarkStart w:id="289" w:name="_Ref201777558"/>
      <w:commentRangeStart w:id="290"/>
      <w:del w:id="291" w:author="Ana Eguiguren" w:date="2025-07-10T19:58:00Z" w16du:dateUtc="2025-07-10T22:58:00Z">
        <w:r w:rsidRPr="00170AE9" w:rsidDel="0007359C">
          <w:rPr>
            <w:b/>
            <w:bCs/>
            <w:color w:val="auto"/>
          </w:rPr>
          <w:delText xml:space="preserve">Figure </w:delText>
        </w:r>
        <w:r w:rsidRPr="00170AE9" w:rsidDel="0007359C">
          <w:rPr>
            <w:b/>
            <w:bCs/>
            <w:i w:val="0"/>
            <w:iCs w:val="0"/>
          </w:rPr>
          <w:fldChar w:fldCharType="begin"/>
        </w:r>
        <w:r w:rsidRPr="00170AE9" w:rsidDel="0007359C">
          <w:rPr>
            <w:b/>
            <w:bCs/>
            <w:color w:val="auto"/>
          </w:rPr>
          <w:delInstrText xml:space="preserve"> SEQ Figure \* ARABIC </w:delInstrText>
        </w:r>
        <w:r w:rsidRPr="00170AE9" w:rsidDel="0007359C">
          <w:rPr>
            <w:b/>
            <w:bCs/>
            <w:i w:val="0"/>
            <w:iCs w:val="0"/>
          </w:rPr>
          <w:fldChar w:fldCharType="separate"/>
        </w:r>
      </w:del>
      <w:ins w:id="292" w:author="Balaena Institute whitehead" w:date="2025-07-10T11:07:00Z" w16du:dateUtc="2025-07-10T14:07:00Z">
        <w:del w:id="293" w:author="Ana Eguiguren" w:date="2025-07-10T19:58:00Z" w16du:dateUtc="2025-07-10T22:58:00Z">
          <w:r w:rsidR="00A10676" w:rsidDel="0007359C">
            <w:rPr>
              <w:b/>
              <w:bCs/>
              <w:noProof/>
              <w:color w:val="auto"/>
            </w:rPr>
            <w:delText>5</w:delText>
          </w:r>
        </w:del>
      </w:ins>
      <w:del w:id="294" w:author="Ana Eguiguren" w:date="2025-07-10T19:58:00Z" w16du:dateUtc="2025-07-10T22:58:00Z">
        <w:r w:rsidDel="0007359C">
          <w:rPr>
            <w:b/>
            <w:bCs/>
            <w:noProof/>
            <w:color w:val="auto"/>
          </w:rPr>
          <w:delText>4</w:delText>
        </w:r>
        <w:r w:rsidRPr="00170AE9" w:rsidDel="0007359C">
          <w:rPr>
            <w:b/>
            <w:bCs/>
            <w:i w:val="0"/>
            <w:iCs w:val="0"/>
          </w:rPr>
          <w:fldChar w:fldCharType="end"/>
        </w:r>
        <w:bookmarkEnd w:id="289"/>
        <w:r w:rsidRPr="00170AE9" w:rsidDel="0007359C">
          <w:rPr>
            <w:b/>
            <w:bCs/>
            <w:color w:val="auto"/>
          </w:rPr>
          <w:delText>.</w:delText>
        </w:r>
        <w:r w:rsidRPr="00170AE9" w:rsidDel="0007359C">
          <w:rPr>
            <w:color w:val="auto"/>
          </w:rPr>
          <w:delText xml:space="preserve"> </w:delText>
        </w:r>
        <w:r w:rsidRPr="00170AE9" w:rsidDel="0007359C">
          <w:rPr>
            <w:i w:val="0"/>
            <w:iCs w:val="0"/>
            <w:color w:val="auto"/>
          </w:rPr>
          <w:delText>Distribution of bootstrapped parameter estimates</w:delText>
        </w:r>
        <w:r w:rsidR="005F05A3" w:rsidDel="0007359C">
          <w:rPr>
            <w:i w:val="0"/>
            <w:iCs w:val="0"/>
            <w:color w:val="auto"/>
          </w:rPr>
          <w:delText xml:space="preserve"> (x axis)</w:delText>
        </w:r>
        <w:r w:rsidRPr="00170AE9" w:rsidDel="0007359C">
          <w:rPr>
            <w:i w:val="0"/>
            <w:iCs w:val="0"/>
            <w:color w:val="auto"/>
          </w:rPr>
          <w:delText xml:space="preserve"> for </w:delText>
        </w:r>
        <w:r w:rsidR="00993267" w:rsidDel="0007359C">
          <w:rPr>
            <w:color w:val="auto"/>
          </w:rPr>
          <w:delText>NR</w:delText>
        </w:r>
        <w:r w:rsidR="00993267" w:rsidDel="0007359C">
          <w:rPr>
            <w:color w:val="auto"/>
            <w:vertAlign w:val="subscript"/>
          </w:rPr>
          <w:delText>dorsal</w:delText>
        </w:r>
        <w:r w:rsidRPr="00170AE9" w:rsidDel="0007359C">
          <w:rPr>
            <w:color w:val="auto"/>
          </w:rPr>
          <w:delText xml:space="preserve"> </w:delText>
        </w:r>
        <w:r w:rsidRPr="00170AE9" w:rsidDel="0007359C">
          <w:rPr>
            <w:i w:val="0"/>
            <w:iCs w:val="0"/>
            <w:color w:val="auto"/>
          </w:rPr>
          <w:delText xml:space="preserve">and </w:delText>
        </w:r>
        <w:r w:rsidR="005F05A3" w:rsidDel="0007359C">
          <w:rPr>
            <w:color w:val="auto"/>
          </w:rPr>
          <w:delText>N</w:delText>
        </w:r>
        <w:r w:rsidRPr="00170AE9" w:rsidDel="0007359C">
          <w:rPr>
            <w:color w:val="auto"/>
          </w:rPr>
          <w:delText>R</w:delText>
        </w:r>
        <w:r w:rsidR="00993267" w:rsidDel="0007359C">
          <w:rPr>
            <w:color w:val="auto"/>
            <w:vertAlign w:val="subscript"/>
          </w:rPr>
          <w:delText>flipper</w:delText>
        </w:r>
        <w:r w:rsidRPr="00170AE9" w:rsidDel="0007359C">
          <w:rPr>
            <w:color w:val="auto"/>
          </w:rPr>
          <w:delText xml:space="preserve"> </w:delText>
        </w:r>
        <w:r w:rsidRPr="00170AE9" w:rsidDel="0007359C">
          <w:rPr>
            <w:i w:val="0"/>
            <w:iCs w:val="0"/>
            <w:color w:val="auto"/>
          </w:rPr>
          <w:delText xml:space="preserve">models. </w:delText>
        </w:r>
        <w:commentRangeEnd w:id="290"/>
        <w:r w:rsidDel="0007359C">
          <w:rPr>
            <w:rStyle w:val="CommentReference"/>
            <w:i w:val="0"/>
            <w:iCs w:val="0"/>
            <w:color w:val="auto"/>
          </w:rPr>
          <w:commentReference w:id="290"/>
        </w:r>
      </w:del>
    </w:p>
    <w:p w14:paraId="0ABFF04C" w14:textId="77777777" w:rsidR="00583D2A" w:rsidRPr="000C6EAF" w:rsidRDefault="00583D2A" w:rsidP="00583D2A">
      <w:pPr>
        <w:pStyle w:val="Heading4"/>
      </w:pPr>
      <w:r>
        <w:t>3.3.2 Posterior probabilities of being female</w:t>
      </w:r>
    </w:p>
    <w:p w14:paraId="007252C7" w14:textId="59B84198" w:rsidR="00583D2A" w:rsidRDefault="00583D2A" w:rsidP="00583D2A">
      <w:del w:id="295"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296" w:author="Ana Eguiguren" w:date="2025-07-10T20:02:00Z" w16du:dateUtc="2025-07-10T23:02:00Z">
        <w:r w:rsidR="001129B3">
          <w:t>—</w:t>
        </w:r>
      </w:ins>
      <w:del w:id="297" w:author="Ana Eguiguren" w:date="2025-07-10T20:02:00Z" w16du:dateUtc="2025-07-10T23:02:00Z">
        <w:r w:rsidDel="001129B3">
          <w:delText xml:space="preserve"> (</w:delText>
        </w:r>
      </w:del>
      <w:del w:id="298" w:author="Ana Eguiguren" w:date="2025-07-10T20:03:00Z" w16du:dateUtc="2025-07-10T23:03:00Z">
        <w:r w:rsidR="003C2CB8" w:rsidDel="001129B3">
          <w:delText>which</w:delText>
        </w:r>
      </w:del>
      <w:del w:id="299" w:author="Ana Eguiguren" w:date="2025-07-10T20:02:00Z" w16du:dateUtc="2025-07-10T23:02:00Z">
        <w:r w:rsidR="003C2CB8" w:rsidDel="001129B3">
          <w:delText xml:space="preserve"> </w:delText>
        </w:r>
      </w:del>
      <w:del w:id="300" w:author="Ana Eguiguren" w:date="2025-07-10T20:03:00Z" w16du:dateUtc="2025-07-10T23:03:00Z">
        <w:r w:rsidR="003C2CB8" w:rsidDel="001129B3">
          <w:delText xml:space="preserve">we </w:delText>
        </w:r>
      </w:del>
      <w:del w:id="301" w:author="Ana Eguiguren" w:date="2025-07-10T20:02:00Z" w16du:dateUtc="2025-07-10T23:02:00Z">
        <w:r w:rsidR="003C2CB8" w:rsidDel="001129B3">
          <w:delText xml:space="preserve">here </w:delText>
        </w:r>
      </w:del>
      <w:del w:id="302" w:author="Ana Eguiguren" w:date="2025-07-10T20:03:00Z" w16du:dateUtc="2025-07-10T23:03:00Z">
        <w:r w:rsidR="003C2CB8" w:rsidDel="001129B3">
          <w:delText>define</w:delText>
        </w:r>
      </w:del>
      <w:ins w:id="303" w:author="Ana Eguiguren" w:date="2025-07-10T20:03:00Z" w16du:dateUtc="2025-07-10T23:03:00Z">
        <w:r w:rsidR="001129B3">
          <w:t>defined here</w:t>
        </w:r>
      </w:ins>
      <w:r w:rsidR="003C2CB8">
        <w:t xml:space="preserve"> as cases when the </w:t>
      </w:r>
      <w:del w:id="304"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w:t>
      </w:r>
      <w:del w:id="305" w:author="Ana Eguiguren" w:date="2025-07-10T20:03:00Z" w16du:dateUtc="2025-07-10T23:03:00Z">
        <w:r w:rsidR="003C2CB8" w:rsidDel="001129B3">
          <w:delText>estimates</w:delText>
        </w:r>
      </w:del>
      <w:ins w:id="306" w:author="Ana Eguiguren" w:date="2025-07-10T20:03:00Z" w16du:dateUtc="2025-07-10T23:03:00Z">
        <w:r w:rsidR="001129B3">
          <w:t>was less than</w:t>
        </w:r>
      </w:ins>
      <w:r w:rsidR="003C2CB8">
        <w:rPr>
          <w:i/>
          <w:iCs/>
        </w:rPr>
        <w:t xml:space="preserve"> </w:t>
      </w:r>
      <w:del w:id="307" w:author="Ana Eguiguren" w:date="2025-07-10T20:03:00Z" w16du:dateUtc="2025-07-10T23:03:00Z">
        <w:r w:rsidDel="001129B3">
          <w:delText xml:space="preserve">&lt; </w:delText>
        </w:r>
      </w:del>
      <w:r>
        <w:t>0.05</w:t>
      </w:r>
      <w:ins w:id="308" w:author="Ana Eguiguren" w:date="2025-07-10T20:03:00Z" w16du:dateUtc="2025-07-10T23:03:00Z">
        <w:r w:rsidR="001129B3">
          <w:t>—</w:t>
        </w:r>
      </w:ins>
      <w:del w:id="309" w:author="Ana Eguiguren" w:date="2025-07-10T20:02:00Z" w16du:dateUtc="2025-07-10T23:02:00Z">
        <w:r w:rsidDel="001129B3">
          <w:delText xml:space="preserve">) </w:delText>
        </w:r>
      </w:del>
      <w:r>
        <w:t>assigned</w:t>
      </w:r>
      <w:del w:id="310"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311" w:author="Ana Eguiguren" w:date="2025-07-10T20:03:00Z" w16du:dateUtc="2025-07-10T23:03:00Z">
        <w:r w:rsidR="00A35428">
          <w:t xml:space="preserve"> </w:t>
        </w:r>
      </w:ins>
      <w:ins w:id="312" w:author="Ana Eguiguren" w:date="2025-07-10T20:04:00Z" w16du:dateUtc="2025-07-10T23:04:00Z">
        <w:r w:rsidR="00A35428">
          <w:rPr>
            <w:i/>
            <w:iCs/>
          </w:rPr>
          <w:t>TL</w:t>
        </w:r>
      </w:ins>
      <w:r>
        <w:t xml:space="preserve"> and </w:t>
      </w:r>
      <w:del w:id="313"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314"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315" w:author="Ana Eguiguren" w:date="2025-07-10T20:04:00Z" w16du:dateUtc="2025-07-10T23:04:00Z">
        <w:r w:rsidDel="00A35428">
          <w:delText xml:space="preserve"> </w:delText>
        </w:r>
      </w:del>
      <w:r>
        <w:t xml:space="preserve">This length range </w:t>
      </w:r>
      <w:del w:id="316" w:author="Ana Eguiguren" w:date="2025-07-10T20:04:00Z" w16du:dateUtc="2025-07-10T23:04:00Z">
        <w:r w:rsidDel="009875D9">
          <w:delText xml:space="preserve">coincides </w:delText>
        </w:r>
      </w:del>
      <w:ins w:id="317" w:author="Ana Eguiguren" w:date="2025-07-10T20:04:00Z" w16du:dateUtc="2025-07-10T23:04:00Z">
        <w:r w:rsidR="009875D9">
          <w:t xml:space="preserve">nearly </w:t>
        </w:r>
      </w:ins>
      <w:ins w:id="318" w:author="Ana Eguiguren" w:date="2025-07-10T20:05:00Z" w16du:dateUtc="2025-07-10T23:05:00Z">
        <w:r w:rsidR="009875D9">
          <w:t>coincides</w:t>
        </w:r>
      </w:ins>
      <w:ins w:id="319" w:author="Ana Eguiguren" w:date="2025-07-10T20:04:00Z" w16du:dateUtc="2025-07-10T23:04:00Z">
        <w:r w:rsidR="009875D9">
          <w:t xml:space="preserve"> </w:t>
        </w:r>
      </w:ins>
      <w:r>
        <w:t xml:space="preserve">with the 10 – 12 m range of mature females based on whaling data </w:t>
      </w:r>
      <w:del w:id="320"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321"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322" w:author="Ana Eguiguren" w:date="2025-07-10T20:04:00Z" w16du:dateUtc="2025-07-10T23:04:00Z">
        <w:r w:rsidR="009875D9">
          <w:t xml:space="preserve">, but extends 0.5 m beyond the </w:t>
        </w:r>
      </w:ins>
      <w:ins w:id="323" w:author="Ana Eguiguren" w:date="2025-07-10T20:05:00Z" w16du:dateUtc="2025-07-10T23:05:00Z">
        <w:r w:rsidR="009875D9">
          <w:t>maximum recorded female length</w:t>
        </w:r>
      </w:ins>
      <w:ins w:id="324" w:author="Balaena Institute whitehead" w:date="2025-07-11T15:32:00Z" w16du:dateUtc="2025-07-11T18:32:00Z">
        <w:r w:rsidR="006A6C4E">
          <w:t xml:space="preserve"> (12 m)</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325"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w:t>
      </w:r>
      <w:del w:id="326"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327" w:author="Hal Whitehead" w:date="2025-07-09T19:51:00Z" w16du:dateUtc="2025-07-09T22:51:00Z">
        <w:del w:id="328" w:author="Ana Eguiguren" w:date="2025-07-10T20:05:00Z" w16du:dateUtc="2025-07-10T23:05:00Z">
          <w:r w:rsidDel="000316F7">
            <w:delText xml:space="preserve"> </w:delText>
          </w:r>
        </w:del>
      </w:ins>
      <w:ins w:id="329" w:author="Hal Whitehead" w:date="2025-07-09T10:34:00Z" w16du:dateUtc="2025-07-09T13:34:00Z">
        <w:del w:id="330" w:author="Ana Eguiguren" w:date="2025-07-10T20:05:00Z" w16du:dateUtc="2025-07-10T23:05:00Z">
          <w:r w:rsidR="00F45528" w:rsidDel="000316F7">
            <w:delText>assigned</w:delText>
          </w:r>
          <w:r w:rsidDel="000316F7">
            <w:delText xml:space="preserve"> </w:delText>
          </w:r>
        </w:del>
      </w:ins>
      <w:del w:id="331"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332" w:author="Ana Eguiguren" w:date="2025-07-10T19:59:00Z" w16du:dateUtc="2025-07-10T22:59:00Z"/>
        </w:rPr>
      </w:pPr>
      <w:del w:id="333" w:author="Ana Eguiguren" w:date="2025-07-10T19:59:00Z" w16du:dateUtc="2025-07-10T22:59:00Z">
        <w:r w:rsidDel="003C5406">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334" w:author="Ana Eguiguren" w:date="2025-07-10T19:58:00Z" w16du:dateUtc="2025-07-10T22:58:00Z">
        <w:r w:rsidR="00583D2A" w:rsidDel="0007359C">
          <w:delText xml:space="preserve">more </w:delText>
        </w:r>
      </w:del>
      <w:del w:id="335"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336"/>
        <w:r w:rsidR="00583D2A" w:rsidDel="003C5406">
          <w:delText xml:space="preserve">For example, </w:delText>
        </w:r>
        <w:commentRangeStart w:id="337"/>
        <w:r w:rsidR="00583D2A" w:rsidDel="003C5406">
          <w:delText xml:space="preserve">individual </w:delText>
        </w:r>
        <w:r w:rsidDel="003C5406">
          <w:delText>ID</w:delText>
        </w:r>
        <w:r w:rsidR="00583D2A" w:rsidDel="003C5406">
          <w:delText xml:space="preserve">74 </w:delText>
        </w:r>
        <w:commentRangeEnd w:id="337"/>
        <w:r w:rsidR="00583D2A" w:rsidDel="003C5406">
          <w:rPr>
            <w:rStyle w:val="CommentReference"/>
          </w:rPr>
          <w:commentReference w:id="337"/>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336"/>
        <w:r w:rsidR="00583D2A" w:rsidDel="003C5406">
          <w:rPr>
            <w:rStyle w:val="CommentReference"/>
          </w:rPr>
          <w:commentReference w:id="336"/>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338"/>
        <w:r w:rsidR="00583D2A" w:rsidDel="003C5406">
          <w:delText xml:space="preserve"> </w:delText>
        </w:r>
        <w:commentRangeEnd w:id="338"/>
        <w:r w:rsidR="00583D2A" w:rsidDel="003C5406">
          <w:rPr>
            <w:rStyle w:val="CommentReference"/>
          </w:rPr>
          <w:commentReference w:id="338"/>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339"/>
        <w:commentRangeStart w:id="340"/>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339"/>
        <w:r w:rsidR="00F45528" w:rsidDel="003C5406">
          <w:rPr>
            <w:rStyle w:val="CommentReference"/>
          </w:rPr>
          <w:commentReference w:id="339"/>
        </w:r>
        <w:commentRangeEnd w:id="340"/>
        <w:r w:rsidR="00547F4B" w:rsidDel="003C5406">
          <w:rPr>
            <w:rStyle w:val="CommentReference"/>
          </w:rPr>
          <w:commentReference w:id="340"/>
        </w:r>
      </w:del>
    </w:p>
    <w:p w14:paraId="385C2218" w14:textId="77777777" w:rsidR="00583D2A" w:rsidRDefault="00583D2A" w:rsidP="00583D2A"/>
    <w:p w14:paraId="4194BA20" w14:textId="5CA87B61" w:rsidR="00583D2A" w:rsidRDefault="00167434" w:rsidP="00583D2A">
      <w:del w:id="341" w:author="Ana Eguiguren" w:date="2025-07-10T19:59:00Z" w16du:dateUtc="2025-07-10T22:59:00Z">
        <w:r w:rsidDel="003C5406">
          <w:rPr>
            <w:noProof/>
          </w:rPr>
          <w:drawing>
            <wp:inline distT="0" distB="0" distL="0" distR="0" wp14:anchorId="6744EF1C" wp14:editId="73CD87A1">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del>
      <w:ins w:id="342" w:author="Ana Eguiguren" w:date="2025-07-10T19:59:00Z" w16du:dateUtc="2025-07-10T22:59:00Z">
        <w:r w:rsidR="003C5406">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343" w:name="_Ref201777743"/>
      <w:commentRangeStart w:id="344"/>
      <w:r w:rsidRPr="009A0C70">
        <w:rPr>
          <w:b/>
          <w:bCs/>
          <w:color w:val="auto"/>
        </w:rPr>
        <w:t xml:space="preserve">Figure </w:t>
      </w:r>
      <w:del w:id="345"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346" w:author="Balaena Institute whitehead" w:date="2025-07-10T11:07:00Z" w16du:dateUtc="2025-07-10T14:07:00Z">
        <w:r w:rsidDel="00A10676">
          <w:rPr>
            <w:b/>
            <w:bCs/>
            <w:noProof/>
            <w:color w:val="auto"/>
          </w:rPr>
          <w:delText>5</w:delText>
        </w:r>
      </w:del>
      <w:del w:id="347" w:author="Balaena Institute whitehead" w:date="2025-07-11T15:14:00Z" w16du:dateUtc="2025-07-11T18:14:00Z">
        <w:r w:rsidRPr="009A0C70" w:rsidDel="00F91C57">
          <w:rPr>
            <w:b/>
            <w:bCs/>
            <w:noProof/>
            <w:color w:val="auto"/>
          </w:rPr>
          <w:fldChar w:fldCharType="end"/>
        </w:r>
      </w:del>
      <w:bookmarkEnd w:id="343"/>
      <w:ins w:id="348"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349"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350"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351" w:author="Ana Eguiguren" w:date="2025-07-10T20:00:00Z" w16du:dateUtc="2025-07-10T23:00:00Z">
        <w:r w:rsidR="0042583D" w:rsidDel="003C5406">
          <w:rPr>
            <w:i w:val="0"/>
            <w:iCs w:val="0"/>
            <w:color w:val="auto"/>
          </w:rPr>
          <w:delText xml:space="preserve">violet </w:delText>
        </w:r>
      </w:del>
      <w:ins w:id="352"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353"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354" w:author="Balaena Institute whitehead" w:date="2025-07-11T15:12:00Z" w16du:dateUtc="2025-07-11T18:12:00Z">
            <w:rPr>
              <w:i w:val="0"/>
              <w:iCs w:val="0"/>
              <w:color w:val="auto"/>
            </w:rPr>
          </w:rPrChange>
        </w:rPr>
        <w:t>P(</w:t>
      </w:r>
      <w:r w:rsidR="005F05A3" w:rsidRPr="00DA181C">
        <w:rPr>
          <w:color w:val="auto"/>
          <w:rPrChange w:id="355" w:author="Balaena Institute whitehead" w:date="2025-07-11T15:12:00Z" w16du:dateUtc="2025-07-11T18:12:00Z">
            <w:rPr>
              <w:i w:val="0"/>
              <w:iCs w:val="0"/>
              <w:color w:val="auto"/>
            </w:rPr>
          </w:rPrChange>
        </w:rPr>
        <w:t>f</w:t>
      </w:r>
      <w:ins w:id="356" w:author="Balaena Institute whitehead" w:date="2025-07-11T15:12:00Z" w16du:dateUtc="2025-07-11T18:12:00Z">
        <w:r w:rsidR="00DA181C" w:rsidRPr="00DA181C">
          <w:rPr>
            <w:color w:val="auto"/>
            <w:rPrChange w:id="357"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358" w:author="Balaena Institute whitehead" w:date="2025-07-11T15:13:00Z" w16du:dateUtc="2025-07-11T18:13:00Z">
        <w:r w:rsidR="00DA181C">
          <w:rPr>
            <w:b/>
            <w:bCs/>
            <w:color w:val="auto"/>
          </w:rPr>
          <w:t>)</w:t>
        </w:r>
      </w:ins>
      <w:del w:id="359"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w:t>
      </w:r>
      <w:r w:rsidR="00F63EC0">
        <w:rPr>
          <w:i w:val="0"/>
          <w:iCs w:val="0"/>
          <w:color w:val="auto"/>
        </w:rPr>
        <w:lastRenderedPageBreak/>
        <w:t xml:space="preserve">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344"/>
      <w:r w:rsidR="00A940E9">
        <w:rPr>
          <w:rStyle w:val="CommentReference"/>
          <w:i w:val="0"/>
          <w:iCs w:val="0"/>
          <w:color w:val="auto"/>
        </w:rPr>
        <w:commentReference w:id="344"/>
      </w:r>
    </w:p>
    <w:p w14:paraId="20B5FB0D" w14:textId="2F42B6DA" w:rsidR="00583D2A" w:rsidRPr="000C6EAF" w:rsidRDefault="00583D2A">
      <w:pPr>
        <w:pStyle w:val="Heading4"/>
        <w:pPrChange w:id="360"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Fig</w:t>
      </w:r>
      <w:r w:rsidRPr="007459AF">
        <w:rPr>
          <w:b/>
          <w:bCs/>
        </w:rPr>
        <w:t>u</w:t>
      </w:r>
      <w:r w:rsidRPr="007459AF">
        <w:rPr>
          <w:b/>
          <w:bCs/>
        </w:rPr>
        <w:t xml:space="preserve">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Fig</w:t>
      </w:r>
      <w:r w:rsidRPr="004C42E8">
        <w:rPr>
          <w:b/>
          <w:bCs/>
        </w:rPr>
        <w:t>u</w:t>
      </w:r>
      <w:r w:rsidRPr="004C42E8">
        <w:rPr>
          <w:b/>
          <w:bCs/>
        </w:rPr>
        <w:t xml:space="preserve">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361"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Figu</w:t>
      </w:r>
      <w:r w:rsidRPr="009A0C70">
        <w:rPr>
          <w:b/>
          <w:bCs/>
        </w:rPr>
        <w:t>r</w:t>
      </w:r>
      <w:r w:rsidRPr="009A0C70">
        <w:rPr>
          <w:b/>
          <w:bCs/>
        </w:rPr>
        <w:t xml:space="preserve">e </w:t>
      </w:r>
      <w:r>
        <w:rPr>
          <w:b/>
          <w:bCs/>
          <w:noProof/>
        </w:rPr>
        <w:t>5</w:t>
      </w:r>
      <w:r>
        <w:fldChar w:fldCharType="end"/>
      </w:r>
      <w:r w:rsidR="00052A57">
        <w:t>)</w:t>
      </w:r>
      <w:r>
        <w:t>.</w:t>
      </w:r>
    </w:p>
    <w:p w14:paraId="23B686B5" w14:textId="797921F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del w:id="362" w:author="Ana Eguiguren" w:date="2025-07-10T20:01:00Z" w16du:dateUtc="2025-07-10T23:01:00Z">
        <w:r w:rsidDel="00AA392C">
          <w:rPr>
            <w:noProof/>
          </w:rPr>
          <w:drawing>
            <wp:inline distT="0" distB="0" distL="0" distR="0" wp14:anchorId="058D80EA" wp14:editId="7B8AD620">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ins w:id="363"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364" w:name="_Ref201915523"/>
      <w:commentRangeStart w:id="365"/>
      <w:commentRangeStart w:id="366"/>
      <w:commentRangeStart w:id="367"/>
      <w:r w:rsidRPr="004C42E8">
        <w:rPr>
          <w:b/>
          <w:bCs/>
          <w:color w:val="auto"/>
        </w:rPr>
        <w:t xml:space="preserve">Figure </w:t>
      </w:r>
      <w:del w:id="368"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369" w:author="Balaena Institute whitehead" w:date="2025-07-10T11:07:00Z" w16du:dateUtc="2025-07-10T14:07:00Z">
        <w:r w:rsidRPr="004C42E8" w:rsidDel="00A10676">
          <w:rPr>
            <w:b/>
            <w:bCs/>
            <w:noProof/>
            <w:color w:val="auto"/>
          </w:rPr>
          <w:delText>6</w:delText>
        </w:r>
      </w:del>
      <w:del w:id="370" w:author="Balaena Institute whitehead" w:date="2025-07-11T15:14:00Z" w16du:dateUtc="2025-07-11T18:14:00Z">
        <w:r w:rsidRPr="004C42E8" w:rsidDel="00F91C57">
          <w:rPr>
            <w:b/>
            <w:bCs/>
            <w:color w:val="auto"/>
          </w:rPr>
          <w:fldChar w:fldCharType="end"/>
        </w:r>
      </w:del>
      <w:bookmarkEnd w:id="364"/>
      <w:ins w:id="371"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365"/>
      <w:r>
        <w:rPr>
          <w:rStyle w:val="CommentReference"/>
          <w:i w:val="0"/>
          <w:iCs w:val="0"/>
          <w:color w:val="auto"/>
        </w:rPr>
        <w:commentReference w:id="365"/>
      </w:r>
      <w:commentRangeEnd w:id="366"/>
      <w:r>
        <w:rPr>
          <w:rStyle w:val="CommentReference"/>
          <w:i w:val="0"/>
          <w:iCs w:val="0"/>
          <w:color w:val="auto"/>
        </w:rPr>
        <w:commentReference w:id="366"/>
      </w:r>
      <w:commentRangeEnd w:id="367"/>
      <w:r w:rsidR="00D9550C">
        <w:rPr>
          <w:rStyle w:val="CommentReference"/>
          <w:i w:val="0"/>
          <w:iCs w:val="0"/>
          <w:color w:val="auto"/>
        </w:rPr>
        <w:commentReference w:id="367"/>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372" w:name="_Toc202983208"/>
      <w:r>
        <w:t>4. DISCUSSION</w:t>
      </w:r>
      <w:bookmarkEnd w:id="372"/>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373" w:author="Hal Whitehead" w:date="2025-07-09T10:41:00Z" w16du:dateUtc="2025-07-09T13:41:00Z">
        <w:r w:rsidR="00F45528">
          <w:t xml:space="preserve">  OTHER EXAMPLES: MATING BEHAVIOUR; SAME/DIFFERENT SEX</w:t>
        </w:r>
      </w:ins>
      <w:ins w:id="374" w:author="Hal Whitehead" w:date="2025-07-09T10:42:00Z" w16du:dateUtc="2025-07-09T13:42:00Z">
        <w:r w:rsidR="000D33A1">
          <w:t>ES</w:t>
        </w:r>
      </w:ins>
      <w:ins w:id="375"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4"/>
      <w:footerReference w:type="default" r:id="rId2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8" w:author="Hal Whitehead" w:date="2025-07-09T06:21:00Z" w:initials="HW">
    <w:p w14:paraId="64FE5285" w14:textId="144BAF41" w:rsidR="003C5F32" w:rsidRDefault="003C5F32">
      <w:pPr>
        <w:pStyle w:val="CommentText"/>
      </w:pPr>
      <w:r>
        <w:rPr>
          <w:rStyle w:val="CommentReference"/>
        </w:rPr>
        <w:annotationRef/>
      </w:r>
      <w:r>
        <w:t>?</w:t>
      </w:r>
    </w:p>
  </w:comment>
  <w:comment w:id="24"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25"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58"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69"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148"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14"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155"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78"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231" w:author="Laura Feyrer" w:date="2025-07-01T10:33:00Z" w:initials="LF">
    <w:p w14:paraId="336B2847" w14:textId="33C68393"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232" w:author="Hal Whitehead" w:date="2025-07-09T10:19:00Z" w:initials="HW">
    <w:p w14:paraId="0DBA2C65" w14:textId="1B5D362E" w:rsidR="00977389" w:rsidRDefault="00977389">
      <w:pPr>
        <w:pStyle w:val="CommentText"/>
      </w:pPr>
      <w:r>
        <w:rPr>
          <w:rStyle w:val="CommentReference"/>
        </w:rPr>
        <w:annotationRef/>
      </w:r>
      <w:r>
        <w:t>There does not seem to be one, as the relationship is linear for nose-flipper.</w:t>
      </w:r>
      <w:r w:rsidR="00922BBE">
        <w:t xml:space="preserve">  See addition to text.</w:t>
      </w:r>
    </w:p>
  </w:comment>
  <w:comment w:id="276"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70"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290"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337"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336"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338"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339"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340"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344"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5"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366"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367"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36B2847" w15:done="1"/>
  <w15:commentEx w15:paraId="0DBA2C65" w15:done="1"/>
  <w15:commentEx w15:paraId="30F50BA1" w15:done="1"/>
  <w15:commentEx w15:paraId="58A0CD49" w15:done="1"/>
  <w15:commentEx w15:paraId="43CBDF2D"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4F85DB88" w16cex:dateUtc="2025-07-01T17:33:00Z"/>
  <w16cex:commentExtensible w16cex:durableId="454A3772" w16cex:dateUtc="2025-07-09T13:1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36B2847" w16cid:durableId="4F85DB88"/>
  <w16cid:commentId w16cid:paraId="0DBA2C65" w16cid:durableId="454A3772"/>
  <w16cid:commentId w16cid:paraId="30F50BA1" w16cid:durableId="319FE8C4"/>
  <w16cid:commentId w16cid:paraId="58A0CD49" w16cid:durableId="3553C45C"/>
  <w16cid:commentId w16cid:paraId="43CBDF2D" w16cid:durableId="35B8946A"/>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90570" w14:textId="77777777" w:rsidR="00551A9A" w:rsidRDefault="00551A9A">
      <w:pPr>
        <w:spacing w:after="0" w:line="240" w:lineRule="auto"/>
      </w:pPr>
      <w:r>
        <w:separator/>
      </w:r>
    </w:p>
  </w:endnote>
  <w:endnote w:type="continuationSeparator" w:id="0">
    <w:p w14:paraId="7DF47479" w14:textId="77777777" w:rsidR="00551A9A" w:rsidRDefault="00551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B5250F" w14:textId="77777777" w:rsidR="00551A9A" w:rsidRDefault="00551A9A">
      <w:pPr>
        <w:spacing w:after="0" w:line="240" w:lineRule="auto"/>
      </w:pPr>
      <w:r>
        <w:separator/>
      </w:r>
    </w:p>
  </w:footnote>
  <w:footnote w:type="continuationSeparator" w:id="0">
    <w:p w14:paraId="51C19980" w14:textId="77777777" w:rsidR="00551A9A" w:rsidRDefault="00551A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E274D"/>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2806"/>
    <w:rsid w:val="004D5E8A"/>
    <w:rsid w:val="004D5F15"/>
    <w:rsid w:val="004E345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74F7"/>
    <w:rsid w:val="009875D9"/>
    <w:rsid w:val="009924D2"/>
    <w:rsid w:val="00993267"/>
    <w:rsid w:val="009A0C70"/>
    <w:rsid w:val="009A468F"/>
    <w:rsid w:val="009B0F29"/>
    <w:rsid w:val="009B1214"/>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904F0"/>
    <w:rsid w:val="00B930E1"/>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2034F"/>
    <w:rsid w:val="00F21B87"/>
    <w:rsid w:val="00F241F2"/>
    <w:rsid w:val="00F24B63"/>
    <w:rsid w:val="00F27B62"/>
    <w:rsid w:val="00F35A05"/>
    <w:rsid w:val="00F43927"/>
    <w:rsid w:val="00F45528"/>
    <w:rsid w:val="00F46179"/>
    <w:rsid w:val="00F5026F"/>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2</TotalTime>
  <Pages>20</Pages>
  <Words>22770</Words>
  <Characters>117043</Characters>
  <Application>Microsoft Office Word</Application>
  <DocSecurity>0</DocSecurity>
  <Lines>2250</Lines>
  <Paragraphs>10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33</cp:revision>
  <dcterms:created xsi:type="dcterms:W3CDTF">2025-06-24T14:05:00Z</dcterms:created>
  <dcterms:modified xsi:type="dcterms:W3CDTF">2025-07-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